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w:t>
      </w:r>
      <w:proofErr w:type="gramStart"/>
      <w:r w:rsidR="00FE55CC">
        <w:rPr>
          <w:rFonts w:cs="Times New Roman"/>
          <w:szCs w:val="24"/>
        </w:rPr>
        <w:t xml:space="preserve">software, </w:t>
      </w:r>
      <w:ins w:id="2" w:author="Michael Decker" w:date="2020-03-17T19:04:00Z">
        <w:r w:rsidR="008658F3">
          <w:rPr>
            <w:rFonts w:cs="Times New Roman"/>
            <w:szCs w:val="24"/>
          </w:rPr>
          <w:t>and</w:t>
        </w:r>
        <w:proofErr w:type="gramEnd"/>
        <w:r w:rsidR="008658F3">
          <w:rPr>
            <w:rFonts w:cs="Times New Roman"/>
            <w:szCs w:val="24"/>
          </w:rPr>
          <w:t xml:space="preserve"> </w:t>
        </w:r>
      </w:ins>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3CE05A94" w14:textId="6E003A78" w:rsidR="00712394" w:rsidRPr="00887C71" w:rsidRDefault="00712394" w:rsidP="00712394">
      <w:pPr>
        <w:rPr>
          <w:rFonts w:cs="Times New Roman"/>
          <w:szCs w:val="24"/>
        </w:rPr>
      </w:pPr>
      <w:commentRangeStart w:id="3"/>
      <w:r>
        <w:rPr>
          <w:rFonts w:cs="Times New Roman"/>
          <w:szCs w:val="24"/>
        </w:rPr>
        <w:t xml:space="preserve">To support the study of comprehension we have to not look at just the pieces of code and comments that lead to improved understanding, in fact just as important as these pieces is understanding how people read and comprehend code.  </w:t>
      </w:r>
      <w:commentRangeEnd w:id="3"/>
      <w:r w:rsidR="00550B95">
        <w:rPr>
          <w:rStyle w:val="CommentReference"/>
        </w:rPr>
        <w:commentReference w:id="3"/>
      </w:r>
      <w:ins w:id="4" w:author="Michael Decker" w:date="2020-03-17T19:05:00Z">
        <w:r w:rsidR="008C0369">
          <w:rPr>
            <w:rFonts w:cs="Times New Roman"/>
            <w:szCs w:val="24"/>
          </w:rPr>
          <w:t xml:space="preserve">There </w:t>
        </w:r>
        <w:proofErr w:type="gramStart"/>
        <w:r w:rsidR="008C0369">
          <w:rPr>
            <w:rFonts w:cs="Times New Roman"/>
            <w:szCs w:val="24"/>
          </w:rPr>
          <w:t>are</w:t>
        </w:r>
        <w:proofErr w:type="gramEnd"/>
        <w:r w:rsidR="008C0369">
          <w:rPr>
            <w:rFonts w:cs="Times New Roman"/>
            <w:szCs w:val="24"/>
          </w:rPr>
          <w:t xml:space="preserve"> t</w:t>
        </w:r>
      </w:ins>
      <w:del w:id="5" w:author="Michael Decker" w:date="2020-03-17T19:05:00Z">
        <w:r w:rsidR="00DC4738" w:rsidDel="008C0369">
          <w:rPr>
            <w:rFonts w:cs="Times New Roman"/>
            <w:szCs w:val="24"/>
          </w:rPr>
          <w:delText>T</w:delText>
        </w:r>
      </w:del>
      <w:r>
        <w:rPr>
          <w:rFonts w:cs="Times New Roman"/>
          <w:szCs w:val="24"/>
        </w:rPr>
        <w:t>wo prominent ways people read and comprehend code</w:t>
      </w:r>
      <w:ins w:id="6" w:author="Michael Decker" w:date="2020-03-17T19:23:00Z">
        <w:r w:rsidR="00A12DF7">
          <w:rPr>
            <w:rFonts w:cs="Times New Roman"/>
            <w:szCs w:val="24"/>
          </w:rPr>
          <w:t>, which a typical person using a combination of both</w:t>
        </w:r>
      </w:ins>
      <w:ins w:id="7" w:author="Michael Decker" w:date="2020-03-17T19:05:00Z">
        <w:r w:rsidR="008C0369">
          <w:rPr>
            <w:rFonts w:cs="Times New Roman"/>
            <w:szCs w:val="24"/>
          </w:rPr>
          <w:t>.</w:t>
        </w:r>
      </w:ins>
      <w:r>
        <w:rPr>
          <w:rFonts w:cs="Times New Roman"/>
          <w:szCs w:val="24"/>
        </w:rPr>
        <w:t xml:space="preserve"> </w:t>
      </w:r>
      <w:ins w:id="8" w:author="Michael Decker" w:date="2020-03-17T19:05:00Z">
        <w:r w:rsidR="008C0369">
          <w:rPr>
            <w:rFonts w:cs="Times New Roman"/>
            <w:szCs w:val="24"/>
          </w:rPr>
          <w:t xml:space="preserve"> T</w:t>
        </w:r>
      </w:ins>
      <w:del w:id="9" w:author="Michael Decker" w:date="2020-03-17T19:05:00Z">
        <w:r w:rsidDel="008C0369">
          <w:rPr>
            <w:rFonts w:cs="Times New Roman"/>
            <w:szCs w:val="24"/>
          </w:rPr>
          <w:delText>t</w:delText>
        </w:r>
      </w:del>
      <w:r>
        <w:rPr>
          <w:rFonts w:cs="Times New Roman"/>
          <w:szCs w:val="24"/>
        </w:rPr>
        <w:t xml:space="preserve">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w:t>
      </w:r>
      <w:r w:rsidR="00687E83">
        <w:rPr>
          <w:rFonts w:cs="Times New Roman"/>
          <w:szCs w:val="24"/>
        </w:rPr>
        <w:lastRenderedPageBreak/>
        <w:t xml:space="preserve">choosing to guess what a called function is doing and waiting until they read the function definition </w:t>
      </w:r>
      <w:commentRangeStart w:id="10"/>
      <w:r w:rsidR="00687E83">
        <w:rPr>
          <w:rFonts w:cs="Times New Roman"/>
          <w:szCs w:val="24"/>
        </w:rPr>
        <w:t>later on</w:t>
      </w:r>
      <w:commentRangeEnd w:id="10"/>
      <w:r w:rsidR="007956DB">
        <w:rPr>
          <w:rStyle w:val="CommentReference"/>
        </w:rPr>
        <w:commentReference w:id="10"/>
      </w:r>
      <w:r w:rsidR="00687E83">
        <w:rPr>
          <w:rFonts w:cs="Times New Roman"/>
          <w:szCs w:val="24"/>
        </w:rPr>
        <w:t>. In contrast</w:t>
      </w:r>
      <w:ins w:id="11" w:author="Michael Decker" w:date="2020-03-17T19:07:00Z">
        <w:r w:rsidR="007956DB">
          <w:rPr>
            <w:rFonts w:cs="Times New Roman"/>
            <w:szCs w:val="24"/>
          </w:rPr>
          <w:t>,</w:t>
        </w:r>
      </w:ins>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del w:id="12" w:author="Michael Decker" w:date="2020-03-17T19:08:00Z">
        <w:r w:rsidR="00595F2D" w:rsidDel="007956DB">
          <w:rPr>
            <w:rFonts w:cs="Times New Roman"/>
            <w:szCs w:val="24"/>
          </w:rPr>
          <w:delText>are interoperating the main function</w:delText>
        </w:r>
      </w:del>
      <w:ins w:id="13" w:author="Michael Decker" w:date="2020-03-17T19:08:00Z">
        <w:r w:rsidR="007956DB">
          <w:rPr>
            <w:rFonts w:cs="Times New Roman"/>
            <w:szCs w:val="24"/>
          </w:rPr>
          <w:t>understand the program as a whole</w:t>
        </w:r>
      </w:ins>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Storey</w:t>
      </w:r>
      <w:proofErr w:type="spellEnd"/>
      <w:r w:rsidR="00595F2D" w:rsidRPr="00595F2D">
        <w:rPr>
          <w:rFonts w:cs="Times New Roman"/>
        </w:rPr>
        <w:t xml:space="preserve">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Maletic</w:t>
      </w:r>
      <w:proofErr w:type="spellEnd"/>
      <w:r w:rsidR="00595F2D" w:rsidRPr="00595F2D">
        <w:rPr>
          <w:rFonts w:cs="Times New Roman"/>
        </w:rPr>
        <w:t xml:space="preserve">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ins w:id="14" w:author="Michael Decker" w:date="2020-03-17T19:08:00Z">
        <w:r w:rsidR="00F37169">
          <w:rPr>
            <w:rFonts w:cs="Times New Roman"/>
            <w:szCs w:val="24"/>
          </w:rPr>
          <w:t xml:space="preserve"> effort</w:t>
        </w:r>
      </w:ins>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75AFE3F9" w14:textId="6A766C4C" w:rsidR="009D2E2B" w:rsidRDefault="004E5433" w:rsidP="009D2E2B">
      <w:pPr>
        <w:rPr>
          <w:rFonts w:cs="Times New Roman"/>
          <w:szCs w:val="24"/>
        </w:rPr>
      </w:pPr>
      <w:commentRangeStart w:id="15"/>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90 percent of the total cost of software comes from mainte</w:t>
      </w:r>
      <w:commentRangeStart w:id="16"/>
      <w:r w:rsidR="001B278E">
        <w:rPr>
          <w:rFonts w:cs="Times New Roman"/>
          <w:szCs w:val="24"/>
        </w:rPr>
        <w:t>nance</w:t>
      </w:r>
      <w:commentRangeEnd w:id="16"/>
      <w:r w:rsidR="00B84E5D">
        <w:rPr>
          <w:rStyle w:val="CommentReference"/>
        </w:rPr>
        <w:commentReference w:id="16"/>
      </w:r>
      <w:r w:rsidR="001B278E">
        <w:rPr>
          <w:rFonts w:cs="Times New Roman"/>
          <w:szCs w:val="24"/>
        </w:rPr>
        <w:t xml:space="preserv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xml:space="preserve">, that is the basis for why </w:t>
      </w:r>
      <w:r w:rsidR="001E236B">
        <w:rPr>
          <w:rFonts w:cs="Times New Roman"/>
          <w:szCs w:val="24"/>
        </w:rPr>
        <w:t xml:space="preserve">more </w:t>
      </w:r>
      <w:r w:rsidR="00887C71">
        <w:rPr>
          <w:rFonts w:cs="Times New Roman"/>
          <w:szCs w:val="24"/>
        </w:rPr>
        <w:t>research is needed</w:t>
      </w:r>
      <w:r w:rsidR="001E236B">
        <w:rPr>
          <w:rFonts w:cs="Times New Roman"/>
          <w:szCs w:val="24"/>
        </w:rPr>
        <w:t xml:space="preserve"> to support better comprehension</w:t>
      </w:r>
      <w:r w:rsidR="00887C71">
        <w:rPr>
          <w:rFonts w:cs="Times New Roman"/>
          <w:szCs w:val="24"/>
        </w:rPr>
        <w:t>.</w:t>
      </w:r>
      <w:r w:rsidR="00941C81">
        <w:rPr>
          <w:rFonts w:cs="Times New Roman"/>
          <w:szCs w:val="24"/>
        </w:rPr>
        <w:t xml:space="preserve"> </w:t>
      </w:r>
      <w:r w:rsidR="00D34434" w:rsidRPr="00D34434">
        <w:t xml:space="preserve"> </w:t>
      </w:r>
      <w:commentRangeEnd w:id="15"/>
      <w:r w:rsidR="00CD6337">
        <w:rPr>
          <w:rStyle w:val="CommentReference"/>
        </w:rPr>
        <w:commentReference w:id="15"/>
      </w:r>
      <w:ins w:id="17" w:author="Michael Decker" w:date="2020-03-17T19:09:00Z">
        <w:r w:rsidR="00C80E19">
          <w:t xml:space="preserve">Comments are one means of providing support for comprehension.  </w:t>
        </w:r>
      </w:ins>
      <w:r w:rsidR="00D34434" w:rsidRPr="00D34434">
        <w:rPr>
          <w:rFonts w:cs="Times New Roman"/>
          <w:szCs w:val="24"/>
        </w:rPr>
        <w:t>Comments should always provide cognitive support,</w:t>
      </w:r>
      <w:r w:rsidR="00D34434">
        <w:rPr>
          <w:rFonts w:cs="Times New Roman"/>
          <w:szCs w:val="24"/>
        </w:rPr>
        <w:t xml:space="preserve"> assist in comprehension, and reduce the difficulty of maintenance,</w:t>
      </w:r>
      <w:r w:rsidR="00D34434" w:rsidRPr="00D34434">
        <w:rPr>
          <w:rFonts w:cs="Times New Roman"/>
          <w:szCs w:val="24"/>
        </w:rPr>
        <w:t xml:space="preserve"> reinforcing ideas and concepts that are present in the source code [</w:t>
      </w:r>
      <w:proofErr w:type="spellStart"/>
      <w:r w:rsidR="00D34434" w:rsidRPr="00D34434">
        <w:rPr>
          <w:rFonts w:cs="Times New Roman"/>
          <w:szCs w:val="24"/>
        </w:rPr>
        <w:t>Storey</w:t>
      </w:r>
      <w:proofErr w:type="spellEnd"/>
      <w:r w:rsidR="00D34434" w:rsidRPr="00D34434">
        <w:rPr>
          <w:rFonts w:cs="Times New Roman"/>
          <w:szCs w:val="24"/>
        </w:rPr>
        <w:t xml:space="preserve"> 2005] [</w:t>
      </w:r>
      <w:proofErr w:type="spellStart"/>
      <w:r w:rsidR="00D34434" w:rsidRPr="00D34434">
        <w:rPr>
          <w:rFonts w:cs="Times New Roman"/>
          <w:szCs w:val="24"/>
        </w:rPr>
        <w:t>Détienne</w:t>
      </w:r>
      <w:proofErr w:type="spellEnd"/>
      <w:r w:rsidR="00D34434" w:rsidRPr="00D34434">
        <w:rPr>
          <w:rFonts w:cs="Times New Roman"/>
          <w:szCs w:val="24"/>
        </w:rPr>
        <w:t xml:space="preserve"> 1990]. The concept of cognitive support can be reinforced in comment structure by including beacons, which are familiar pieces that are pulled directly from the code [Von </w:t>
      </w:r>
      <w:proofErr w:type="spellStart"/>
      <w:r w:rsidR="00D34434" w:rsidRPr="00D34434">
        <w:rPr>
          <w:rFonts w:cs="Times New Roman"/>
          <w:szCs w:val="24"/>
        </w:rPr>
        <w:t>Mayrhauser</w:t>
      </w:r>
      <w:proofErr w:type="spellEnd"/>
      <w:r w:rsidR="00D34434" w:rsidRPr="00D34434">
        <w:rPr>
          <w:rFonts w:cs="Times New Roman"/>
          <w:szCs w:val="24"/>
        </w:rPr>
        <w:t xml:space="preserve"> and Vans 1995] [</w:t>
      </w:r>
      <w:proofErr w:type="spellStart"/>
      <w:r w:rsidR="00D34434" w:rsidRPr="00D34434">
        <w:rPr>
          <w:rFonts w:cs="Times New Roman"/>
          <w:szCs w:val="24"/>
        </w:rPr>
        <w:t>Storey</w:t>
      </w:r>
      <w:proofErr w:type="spellEnd"/>
      <w:r w:rsidR="00D34434" w:rsidRPr="00D34434">
        <w:rPr>
          <w:rFonts w:cs="Times New Roman"/>
          <w:szCs w:val="24"/>
        </w:rPr>
        <w:t xml:space="preserve"> 2005].</w:t>
      </w:r>
    </w:p>
    <w:p w14:paraId="3883B764" w14:textId="27C21748" w:rsidR="009D2E2B" w:rsidRDefault="00C80E19" w:rsidP="009D2E2B">
      <w:pPr>
        <w:rPr>
          <w:rFonts w:cs="Times New Roman"/>
          <w:szCs w:val="24"/>
        </w:rPr>
      </w:pPr>
      <w:ins w:id="18" w:author="Michael Decker" w:date="2020-03-17T19:14:00Z">
        <w:r>
          <w:rPr>
            <w:rFonts w:cs="Times New Roman"/>
            <w:szCs w:val="24"/>
          </w:rPr>
          <w:t>One problem with the comprehensi</w:t>
        </w:r>
      </w:ins>
      <w:ins w:id="19" w:author="Michael Decker" w:date="2020-03-17T19:15:00Z">
        <w:r>
          <w:rPr>
            <w:rFonts w:cs="Times New Roman"/>
            <w:szCs w:val="24"/>
          </w:rPr>
          <w:t xml:space="preserve">on of software comes from that of commented-out code.  </w:t>
        </w:r>
      </w:ins>
      <w:proofErr w:type="spellStart"/>
      <w:ins w:id="20" w:author="Michael Decker" w:date="2020-03-17T19:17:00Z">
        <w:r w:rsidR="00FA2040">
          <w:rPr>
            <w:rFonts w:cs="Times New Roman"/>
            <w:szCs w:val="24"/>
          </w:rPr>
          <w:t>Commentd</w:t>
        </w:r>
        <w:proofErr w:type="spellEnd"/>
        <w:r w:rsidR="00FA2040">
          <w:rPr>
            <w:rFonts w:cs="Times New Roman"/>
            <w:szCs w:val="24"/>
          </w:rPr>
          <w:t xml:space="preserve">-out code bloats the software and is a distractor from the meaningful parts of the program (source-code and meaningful comments).  Additionally, </w:t>
        </w:r>
      </w:ins>
      <w:del w:id="21" w:author="Michael Decker" w:date="2020-03-17T19:15:00Z">
        <w:r w:rsidR="009D2E2B" w:rsidRPr="002248ED" w:rsidDel="00C80E19">
          <w:rPr>
            <w:rFonts w:cs="Times New Roman"/>
            <w:szCs w:val="24"/>
          </w:rPr>
          <w:delText>A</w:delText>
        </w:r>
        <w:r w:rsidR="00D513E6" w:rsidDel="00C80E19">
          <w:rPr>
            <w:rFonts w:cs="Times New Roman"/>
            <w:szCs w:val="24"/>
          </w:rPr>
          <w:delText xml:space="preserve"> major </w:delText>
        </w:r>
        <w:r w:rsidR="009D2E2B" w:rsidRPr="002248ED" w:rsidDel="00C80E19">
          <w:rPr>
            <w:rFonts w:cs="Times New Roman"/>
            <w:szCs w:val="24"/>
          </w:rPr>
          <w:delText xml:space="preserve">problem stems from comprehension, which </w:delText>
        </w:r>
        <w:r w:rsidR="009D2E2B" w:rsidDel="00C80E19">
          <w:rPr>
            <w:rFonts w:cs="Times New Roman"/>
            <w:szCs w:val="24"/>
          </w:rPr>
          <w:delText>was</w:delText>
        </w:r>
        <w:r w:rsidR="009D2E2B" w:rsidRPr="002248ED" w:rsidDel="00C80E19">
          <w:rPr>
            <w:rFonts w:cs="Times New Roman"/>
            <w:szCs w:val="24"/>
          </w:rPr>
          <w:delText xml:space="preserve"> explained in depth in the previous paragraph</w:delText>
        </w:r>
        <w:r w:rsidR="009D2E2B" w:rsidDel="00C80E19">
          <w:rPr>
            <w:rFonts w:cs="Times New Roman"/>
            <w:szCs w:val="24"/>
          </w:rPr>
          <w:delText>s</w:delText>
        </w:r>
        <w:r w:rsidR="009D2E2B" w:rsidRPr="002248ED" w:rsidDel="00C80E19">
          <w:rPr>
            <w:rFonts w:cs="Times New Roman"/>
            <w:szCs w:val="24"/>
          </w:rPr>
          <w:delText>. In the case of comprehension there are times that commented</w:delText>
        </w:r>
      </w:del>
      <w:ins w:id="22" w:author="Michael Decker" w:date="2020-03-17T19:17:00Z">
        <w:r w:rsidR="00FA2040">
          <w:rPr>
            <w:rFonts w:cs="Times New Roman"/>
            <w:szCs w:val="24"/>
          </w:rPr>
          <w:t>c</w:t>
        </w:r>
      </w:ins>
      <w:ins w:id="23" w:author="Michael Decker" w:date="2020-03-17T19:15:00Z">
        <w:r>
          <w:rPr>
            <w:rFonts w:cs="Times New Roman"/>
            <w:szCs w:val="24"/>
          </w:rPr>
          <w:t>ommented</w:t>
        </w:r>
      </w:ins>
      <w:del w:id="24" w:author="Michael Decker" w:date="2020-03-17T19:15:00Z">
        <w:r w:rsidR="009D2E2B" w:rsidRPr="002248ED" w:rsidDel="00C80E19">
          <w:rPr>
            <w:rFonts w:cs="Times New Roman"/>
            <w:szCs w:val="24"/>
          </w:rPr>
          <w:delText xml:space="preserve"> </w:delText>
        </w:r>
      </w:del>
      <w:ins w:id="25" w:author="Michael Decker" w:date="2020-03-17T19:15:00Z">
        <w:r>
          <w:rPr>
            <w:rFonts w:cs="Times New Roman"/>
            <w:szCs w:val="24"/>
          </w:rPr>
          <w:t>-</w:t>
        </w:r>
      </w:ins>
      <w:r w:rsidR="009D2E2B" w:rsidRPr="002248ED">
        <w:rPr>
          <w:rFonts w:cs="Times New Roman"/>
          <w:szCs w:val="24"/>
        </w:rPr>
        <w:t xml:space="preserve">out code </w:t>
      </w:r>
      <w:del w:id="26" w:author="Michael Decker" w:date="2020-03-17T19:15:00Z">
        <w:r w:rsidR="009D2E2B" w:rsidRPr="002248ED" w:rsidDel="00C80E19">
          <w:rPr>
            <w:rFonts w:cs="Times New Roman"/>
            <w:szCs w:val="24"/>
          </w:rPr>
          <w:delText>may</w:delText>
        </w:r>
      </w:del>
      <w:ins w:id="27" w:author="Michael Decker" w:date="2020-03-17T19:15:00Z">
        <w:r>
          <w:rPr>
            <w:rFonts w:cs="Times New Roman"/>
            <w:szCs w:val="24"/>
          </w:rPr>
          <w:t>can</w:t>
        </w:r>
      </w:ins>
      <w:r w:rsidR="009D2E2B" w:rsidRPr="002248ED">
        <w:rPr>
          <w:rFonts w:cs="Times New Roman"/>
          <w:szCs w:val="24"/>
        </w:rPr>
        <w:t xml:space="preserve"> lead to confusion, especially if something that is commented out seems to be unrelated to the section that it is in, or if a piece of commented out code directly contradicts logic present in and </w:t>
      </w:r>
      <w:r w:rsidR="009D2E2B" w:rsidRPr="002248ED">
        <w:rPr>
          <w:rFonts w:cs="Times New Roman"/>
          <w:szCs w:val="24"/>
        </w:rPr>
        <w:lastRenderedPageBreak/>
        <w:t xml:space="preserve">around where it has been commented out. Of course, alongside comprehension, when you consider the long-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28"/>
      <w:commentRangeStart w:id="29"/>
      <w:commentRangeStart w:id="30"/>
      <w:r w:rsidR="009D2E2B" w:rsidRPr="002248ED">
        <w:rPr>
          <w:rFonts w:cs="Times New Roman"/>
          <w:szCs w:val="24"/>
        </w:rPr>
        <w:t xml:space="preserve">code </w:t>
      </w:r>
      <w:del w:id="31" w:author="Michael Decker" w:date="2020-03-17T19:16:00Z">
        <w:r w:rsidR="009D2E2B" w:rsidRPr="002248ED" w:rsidDel="00FA2040">
          <w:rPr>
            <w:rFonts w:cs="Times New Roman"/>
            <w:szCs w:val="24"/>
          </w:rPr>
          <w:delText xml:space="preserve">now </w:delText>
        </w:r>
      </w:del>
      <w:r w:rsidR="009D2E2B" w:rsidRPr="002248ED">
        <w:rPr>
          <w:rFonts w:cs="Times New Roman"/>
          <w:szCs w:val="24"/>
        </w:rPr>
        <w:t xml:space="preserve">too. </w:t>
      </w:r>
      <w:commentRangeEnd w:id="28"/>
      <w:r w:rsidR="009D2E2B">
        <w:rPr>
          <w:rStyle w:val="CommentReference"/>
        </w:rPr>
        <w:commentReference w:id="28"/>
      </w:r>
      <w:commentRangeEnd w:id="29"/>
      <w:r w:rsidR="009D2E2B">
        <w:rPr>
          <w:rStyle w:val="CommentReference"/>
        </w:rPr>
        <w:commentReference w:id="29"/>
      </w:r>
      <w:commentRangeEnd w:id="30"/>
      <w:r w:rsidR="009D2E2B">
        <w:rPr>
          <w:rStyle w:val="CommentReference"/>
        </w:rPr>
        <w:commentReference w:id="30"/>
      </w:r>
      <w:r w:rsidR="009D2E2B"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sidR="009D2E2B">
        <w:rPr>
          <w:rFonts w:cs="Times New Roman"/>
          <w:szCs w:val="24"/>
        </w:rPr>
        <w:t>.  The next paragraph summarizes one such case.</w:t>
      </w:r>
    </w:p>
    <w:p w14:paraId="40EB2E3C" w14:textId="5577D0B2" w:rsidR="00D513E6" w:rsidRDefault="009D2E2B" w:rsidP="00D513E6">
      <w:pPr>
        <w:rPr>
          <w:rFonts w:cs="Times New Roman"/>
          <w:szCs w:val="24"/>
        </w:rPr>
      </w:pPr>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w:t>
      </w:r>
      <w:ins w:id="32" w:author="Michael Decker" w:date="2020-03-17T19:18:00Z">
        <w:r w:rsidR="005C233B">
          <w:rPr>
            <w:rFonts w:cs="Times New Roman"/>
            <w:szCs w:val="24"/>
          </w:rPr>
          <w:t>.</w:t>
        </w:r>
      </w:ins>
      <w:del w:id="33" w:author="Michael Decker" w:date="2020-03-17T19:18:00Z">
        <w:r w:rsidRPr="002248ED" w:rsidDel="005C233B">
          <w:rPr>
            <w:rFonts w:cs="Times New Roman"/>
            <w:szCs w:val="24"/>
          </w:rPr>
          <w:delText>, a</w:delText>
        </w:r>
      </w:del>
      <w:ins w:id="34" w:author="Michael Decker" w:date="2020-03-17T19:18:00Z">
        <w:r w:rsidR="005C233B">
          <w:rPr>
            <w:rFonts w:cs="Times New Roman"/>
            <w:szCs w:val="24"/>
          </w:rPr>
          <w:t xml:space="preserve"> </w:t>
        </w:r>
        <w:r w:rsidR="003863DB">
          <w:rPr>
            <w:rFonts w:cs="Times New Roman"/>
            <w:szCs w:val="24"/>
          </w:rPr>
          <w:t xml:space="preserve"> </w:t>
        </w:r>
        <w:r w:rsidR="005C233B">
          <w:rPr>
            <w:rFonts w:cs="Times New Roman"/>
            <w:szCs w:val="24"/>
          </w:rPr>
          <w:t>A</w:t>
        </w:r>
      </w:ins>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w:t>
      </w:r>
      <w:ins w:id="35" w:author="Michael Decker" w:date="2020-03-17T19:18:00Z">
        <w:r w:rsidR="004D361C">
          <w:rPr>
            <w:rFonts w:cs="Times New Roman"/>
            <w:szCs w:val="24"/>
          </w:rPr>
          <w:t>.</w:t>
        </w:r>
      </w:ins>
      <w:r w:rsidRPr="002248ED">
        <w:rPr>
          <w:rFonts w:cs="Times New Roman"/>
          <w:szCs w:val="24"/>
        </w:rPr>
        <w:t xml:space="preserve"> </w:t>
      </w:r>
      <w:ins w:id="36" w:author="Michael Decker" w:date="2020-03-17T19:18:00Z">
        <w:r w:rsidR="004D361C">
          <w:rPr>
            <w:rFonts w:cs="Times New Roman"/>
            <w:szCs w:val="24"/>
          </w:rPr>
          <w:t xml:space="preserve"> </w:t>
        </w:r>
      </w:ins>
      <w:del w:id="37" w:author="Michael Decker" w:date="2020-03-17T19:18:00Z">
        <w:r w:rsidRPr="002248ED" w:rsidDel="004D361C">
          <w:rPr>
            <w:rFonts w:cs="Times New Roman"/>
            <w:szCs w:val="24"/>
          </w:rPr>
          <w:delText>and e</w:delText>
        </w:r>
      </w:del>
      <w:ins w:id="38" w:author="Michael Decker" w:date="2020-03-17T19:18:00Z">
        <w:r w:rsidR="004D361C">
          <w:rPr>
            <w:rFonts w:cs="Times New Roman"/>
            <w:szCs w:val="24"/>
          </w:rPr>
          <w:t>E</w:t>
        </w:r>
      </w:ins>
      <w:r w:rsidRPr="002248ED">
        <w:rPr>
          <w:rFonts w:cs="Times New Roman"/>
          <w:szCs w:val="24"/>
        </w:rPr>
        <w:t>ven after all of the returns and buy</w:t>
      </w:r>
      <w:del w:id="39" w:author="Michael Decker" w:date="2020-03-17T19:18:00Z">
        <w:r w:rsidRPr="002248ED" w:rsidDel="004D361C">
          <w:rPr>
            <w:rFonts w:cs="Times New Roman"/>
            <w:szCs w:val="24"/>
          </w:rPr>
          <w:delText xml:space="preserve"> </w:delText>
        </w:r>
      </w:del>
      <w:r w:rsidRPr="002248ED">
        <w:rPr>
          <w:rFonts w:cs="Times New Roman"/>
          <w:szCs w:val="24"/>
        </w:rPr>
        <w:t xml:space="preserve"> backs</w:t>
      </w:r>
      <w:ins w:id="40" w:author="Michael Decker" w:date="2020-03-17T19:18:00Z">
        <w:r w:rsidR="00687F16">
          <w:rPr>
            <w:rFonts w:cs="Times New Roman"/>
            <w:szCs w:val="24"/>
          </w:rPr>
          <w:t>, it</w:t>
        </w:r>
      </w:ins>
      <w:del w:id="41" w:author="Michael Decker" w:date="2020-03-17T19:18:00Z">
        <w:r w:rsidRPr="002248ED" w:rsidDel="00687F16">
          <w:rPr>
            <w:rFonts w:cs="Times New Roman"/>
            <w:szCs w:val="24"/>
          </w:rPr>
          <w:delText xml:space="preserve"> would </w:delText>
        </w:r>
      </w:del>
      <w:ins w:id="42" w:author="Michael Decker" w:date="2020-03-17T19:18:00Z">
        <w:r w:rsidR="00687F16">
          <w:rPr>
            <w:rFonts w:cs="Times New Roman"/>
            <w:szCs w:val="24"/>
          </w:rPr>
          <w:t xml:space="preserve"> </w:t>
        </w:r>
      </w:ins>
      <w:r w:rsidRPr="002248ED">
        <w:rPr>
          <w:rFonts w:cs="Times New Roman"/>
          <w:szCs w:val="24"/>
        </w:rPr>
        <w:t>still le</w:t>
      </w:r>
      <w:ins w:id="43" w:author="Michael Decker" w:date="2020-03-17T19:18:00Z">
        <w:r w:rsidR="00687F16">
          <w:rPr>
            <w:rFonts w:cs="Times New Roman"/>
            <w:szCs w:val="24"/>
          </w:rPr>
          <w:t>ft</w:t>
        </w:r>
      </w:ins>
      <w:del w:id="44" w:author="Michael Decker" w:date="2020-03-17T19:18:00Z">
        <w:r w:rsidRPr="002248ED" w:rsidDel="00687F16">
          <w:rPr>
            <w:rFonts w:cs="Times New Roman"/>
            <w:szCs w:val="24"/>
          </w:rPr>
          <w:delText>ave</w:delText>
        </w:r>
      </w:del>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ins w:id="45" w:author="Michael Decker" w:date="2020-03-17T19:20:00Z">
        <w:r w:rsidR="003F7DE3">
          <w:rPr>
            <w:rFonts w:cs="Times New Roman"/>
            <w:szCs w:val="24"/>
          </w:rPr>
          <w:t>.</w:t>
        </w:r>
      </w:ins>
      <w:del w:id="46" w:author="Michael Decker" w:date="2020-03-17T19:20:00Z">
        <w:r w:rsidDel="003F7DE3">
          <w:rPr>
            <w:rFonts w:cs="Times New Roman"/>
            <w:szCs w:val="24"/>
          </w:rPr>
          <w:delText>,</w:delText>
        </w:r>
      </w:del>
      <w:r>
        <w:rPr>
          <w:rFonts w:cs="Times New Roman"/>
          <w:szCs w:val="24"/>
        </w:rPr>
        <w:t xml:space="preserve"> </w:t>
      </w:r>
      <w:del w:id="47" w:author="Michael Decker" w:date="2020-03-17T19:20:00Z">
        <w:r w:rsidDel="003F7DE3">
          <w:rPr>
            <w:rFonts w:cs="Times New Roman"/>
            <w:szCs w:val="24"/>
          </w:rPr>
          <w:delText>f</w:delText>
        </w:r>
      </w:del>
      <w:ins w:id="48" w:author="Michael Decker" w:date="2020-03-17T19:20:00Z">
        <w:r w:rsidR="003F7DE3">
          <w:rPr>
            <w:rFonts w:cs="Times New Roman"/>
            <w:szCs w:val="24"/>
          </w:rPr>
          <w:t xml:space="preserve"> F</w:t>
        </w:r>
      </w:ins>
      <w:r>
        <w:rPr>
          <w:rFonts w:cs="Times New Roman"/>
          <w:szCs w:val="24"/>
        </w:rPr>
        <w:t>or instance</w:t>
      </w:r>
      <w:ins w:id="49" w:author="Michael Decker" w:date="2020-03-17T19:20:00Z">
        <w:r w:rsidR="003F7DE3">
          <w:rPr>
            <w:rFonts w:cs="Times New Roman"/>
            <w:szCs w:val="24"/>
          </w:rPr>
          <w:t>,</w:t>
        </w:r>
      </w:ins>
      <w:r>
        <w:rPr>
          <w:rFonts w:cs="Times New Roman"/>
          <w:szCs w:val="24"/>
        </w:rPr>
        <w:t xml:space="preserve"> Lines-of-Code</w:t>
      </w:r>
      <w:ins w:id="50" w:author="Michael Decker" w:date="2020-03-17T19:20:00Z">
        <w:r w:rsidR="003F7DE3">
          <w:rPr>
            <w:rFonts w:cs="Times New Roman"/>
            <w:szCs w:val="24"/>
          </w:rPr>
          <w:t xml:space="preserve"> </w:t>
        </w:r>
      </w:ins>
      <w:r>
        <w:rPr>
          <w:rFonts w:cs="Times New Roman"/>
          <w:szCs w:val="24"/>
        </w:rPr>
        <w:t>(LOC) is a term that is falling out of practice as measurements are changing into Thousands-of-Lines-of-Code</w:t>
      </w:r>
      <w:ins w:id="51" w:author="Michael Decker" w:date="2020-03-17T19:20:00Z">
        <w:r w:rsidR="007A682A">
          <w:rPr>
            <w:rFonts w:cs="Times New Roman"/>
            <w:szCs w:val="24"/>
          </w:rPr>
          <w:t xml:space="preserve"> </w:t>
        </w:r>
      </w:ins>
      <w:r>
        <w:rPr>
          <w:rFonts w:cs="Times New Roman"/>
          <w:szCs w:val="24"/>
        </w:rPr>
        <w:t>(KLOC)</w:t>
      </w:r>
      <w:ins w:id="52" w:author="Michael Decker" w:date="2020-03-17T19:20:00Z">
        <w:r w:rsidR="007A682A">
          <w:rPr>
            <w:rFonts w:cs="Times New Roman"/>
            <w:szCs w:val="24"/>
          </w:rPr>
          <w:t xml:space="preserve"> or Millions-of-Lines-of-</w:t>
        </w:r>
      </w:ins>
      <w:ins w:id="53" w:author="Michael Decker" w:date="2020-03-17T19:21:00Z">
        <w:r w:rsidR="007A682A">
          <w:rPr>
            <w:rFonts w:cs="Times New Roman"/>
            <w:szCs w:val="24"/>
          </w:rPr>
          <w:t>Code (MLOC)</w:t>
        </w:r>
      </w:ins>
      <w:r>
        <w:rPr>
          <w:rFonts w:cs="Times New Roman"/>
          <w:szCs w:val="24"/>
        </w:rPr>
        <w:t>.</w:t>
      </w:r>
    </w:p>
    <w:p w14:paraId="7A6DD7F1" w14:textId="3B6CB7D6"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code is any piece of source code that has been disabled by means of commenting the line it is on, for example </w:t>
      </w:r>
      <w:r w:rsidRPr="00544487">
        <w:rPr>
          <w:rStyle w:val="Code"/>
        </w:rPr>
        <w:t xml:space="preserve">//float alpha </w:t>
      </w:r>
      <w:proofErr w:type="gramStart"/>
      <w:r w:rsidRPr="00544487">
        <w:rPr>
          <w:rStyle w:val="Code"/>
        </w:rPr>
        <w:t>= .</w:t>
      </w:r>
      <w:proofErr w:type="gramEnd"/>
      <w:r w:rsidRPr="00544487">
        <w:rPr>
          <w:rStyle w:val="Code"/>
        </w:rPr>
        <w:t>05</w:t>
      </w:r>
      <w:ins w:id="54" w:author="Michael Decker" w:date="2020-03-17T19:21:00Z">
        <w:r w:rsidR="001C6BBC">
          <w:rPr>
            <w:rStyle w:val="Code"/>
          </w:rPr>
          <w:t>;</w:t>
        </w:r>
      </w:ins>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ins w:id="55" w:author="Michael Decker" w:date="2020-03-17T19:21:00Z">
        <w:r w:rsidR="001C6BBC">
          <w:rPr>
            <w:rFonts w:cs="Times New Roman"/>
            <w:szCs w:val="24"/>
          </w:rPr>
          <w:t>,</w:t>
        </w:r>
      </w:ins>
      <w:r w:rsidR="0045649A" w:rsidRPr="002248ED">
        <w:rPr>
          <w:rFonts w:cs="Times New Roman"/>
          <w:szCs w:val="24"/>
        </w:rPr>
        <w:t xml:space="preserve"> this could lead to potential security issues or a full out crash of their software. </w:t>
      </w:r>
    </w:p>
    <w:p w14:paraId="79E56701" w14:textId="3F856569"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ins w:id="56" w:author="Michael Decker" w:date="2020-03-17T19:22:00Z">
        <w:r w:rsidR="001C6BBC">
          <w:rPr>
            <w:rFonts w:cs="Times New Roman"/>
            <w:szCs w:val="24"/>
          </w:rPr>
          <w:t xml:space="preserve">automatically </w:t>
        </w:r>
      </w:ins>
      <w:r w:rsidRPr="002248ED">
        <w:rPr>
          <w:rFonts w:cs="Times New Roman"/>
          <w:szCs w:val="24"/>
        </w:rPr>
        <w:t xml:space="preserve">detecting commented out cod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w:t>
      </w:r>
      <w:commentRangeStart w:id="57"/>
      <w:r w:rsidRPr="002248ED">
        <w:rPr>
          <w:rFonts w:cs="Times New Roman"/>
          <w:szCs w:val="24"/>
        </w:rPr>
        <w:t>active</w:t>
      </w:r>
      <w:commentRangeEnd w:id="57"/>
      <w:r w:rsidR="00CA546E">
        <w:rPr>
          <w:rStyle w:val="CommentReference"/>
        </w:rPr>
        <w:commentReference w:id="57"/>
      </w:r>
      <w:r w:rsidRPr="002248ED">
        <w:rPr>
          <w:rFonts w:cs="Times New Roman"/>
          <w:szCs w:val="24"/>
        </w:rPr>
        <w:t>.</w:t>
      </w:r>
    </w:p>
    <w:p w14:paraId="70AD87F9" w14:textId="0B6557E5" w:rsidR="004E5433" w:rsidRPr="002248ED" w:rsidRDefault="004E5433" w:rsidP="004E5433">
      <w:pPr>
        <w:rPr>
          <w:rFonts w:cs="Times New Roman"/>
          <w:szCs w:val="24"/>
        </w:rPr>
      </w:pPr>
      <w:r w:rsidRPr="002248ED">
        <w:rPr>
          <w:rFonts w:cs="Times New Roman"/>
          <w:szCs w:val="24"/>
        </w:rPr>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w:t>
      </w:r>
      <w:r w:rsidR="00D513E6">
        <w:rPr>
          <w:rFonts w:cs="Times New Roman"/>
          <w:szCs w:val="24"/>
        </w:rPr>
        <w:lastRenderedPageBreak/>
        <w:t>good</w:t>
      </w:r>
      <w:r w:rsidR="00AD2A0F">
        <w:rPr>
          <w:rFonts w:cs="Times New Roman"/>
          <w:szCs w:val="24"/>
        </w:rPr>
        <w:t>, steady</w:t>
      </w:r>
      <w:del w:id="58" w:author="Michael Decker" w:date="2020-03-17T19:30:00Z">
        <w:r w:rsidR="00AD2A0F" w:rsidDel="0026263A">
          <w:rPr>
            <w:rFonts w:cs="Times New Roman"/>
            <w:szCs w:val="24"/>
          </w:rPr>
          <w:delText>,</w:delText>
        </w:r>
      </w:del>
      <w:r w:rsidR="00D513E6">
        <w:rPr>
          <w:rFonts w:cs="Times New Roman"/>
          <w:szCs w:val="24"/>
        </w:rPr>
        <w:t xml:space="preserve"> direction</w:t>
      </w:r>
      <w:r w:rsidR="00AD2A0F">
        <w:rPr>
          <w:rFonts w:cs="Times New Roman"/>
          <w:szCs w:val="24"/>
        </w:rPr>
        <w:t xml:space="preserve">. Our focus is in the automated identification of commented out code by using machine learning. Our chosen machine learning approach is the C4.5 Decision Learning Tree algorithm. </w:t>
      </w:r>
      <w:r w:rsidR="00430235">
        <w:rPr>
          <w:rFonts w:cs="Times New Roman"/>
          <w:szCs w:val="24"/>
        </w:rPr>
        <w:t xml:space="preserve">One of the reasons that we chose to use the Decision Learning Tree algorithm is that it uses a supervised learning style. This makes it easy to learn how the tree is differentiating between our two </w:t>
      </w:r>
      <w:proofErr w:type="gramStart"/>
      <w:r w:rsidR="00430235">
        <w:rPr>
          <w:rFonts w:cs="Times New Roman"/>
          <w:szCs w:val="24"/>
        </w:rPr>
        <w:t>classes, and</w:t>
      </w:r>
      <w:proofErr w:type="gramEnd"/>
      <w:r w:rsidR="00430235">
        <w:rPr>
          <w:rFonts w:cs="Times New Roman"/>
          <w:szCs w:val="24"/>
        </w:rPr>
        <w:t xml:space="preserve"> do mathematical and statistical verification on the data.</w:t>
      </w:r>
      <w:r w:rsidRPr="002248ED">
        <w:rPr>
          <w:rFonts w:cs="Times New Roman"/>
          <w:szCs w:val="24"/>
        </w:rPr>
        <w:t xml:space="preserve">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w:t>
      </w:r>
      <w:commentRangeStart w:id="59"/>
      <w:r w:rsidR="00CA3D57" w:rsidRPr="002248ED">
        <w:rPr>
          <w:rFonts w:cs="Times New Roman"/>
          <w:szCs w:val="24"/>
        </w:rPr>
        <w:t xml:space="preserv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w:t>
      </w:r>
      <w:r w:rsidR="00673EAC">
        <w:rPr>
          <w:rFonts w:cs="Times New Roman"/>
          <w:szCs w:val="24"/>
        </w:rPr>
        <w:t xml:space="preserve">This curated data is the culmination of approximately 3000 lines of comments which were pulled from a total of 80 projects via a random selection process. These 80 projects are distributed evenly amongst the four languages that are being studied in our </w:t>
      </w:r>
      <w:r w:rsidR="001B061A">
        <w:rPr>
          <w:rFonts w:cs="Times New Roman"/>
          <w:szCs w:val="24"/>
        </w:rPr>
        <w:t>research (C, C#, C++, Java) and our random selection process ensures that the comments chosen are distributed evenly across these languages</w:t>
      </w:r>
      <w:commentRangeEnd w:id="59"/>
      <w:r w:rsidR="0026263A">
        <w:rPr>
          <w:rStyle w:val="CommentReference"/>
        </w:rPr>
        <w:commentReference w:id="59"/>
      </w:r>
      <w:r w:rsidR="001B061A">
        <w:rPr>
          <w:rFonts w:cs="Times New Roman"/>
          <w:szCs w:val="24"/>
        </w:rPr>
        <w:t xml:space="preserve">. </w:t>
      </w:r>
      <w:r w:rsidR="00430235">
        <w:rPr>
          <w:rFonts w:cs="Times New Roman"/>
          <w:szCs w:val="24"/>
        </w:rPr>
        <w:t xml:space="preserve">Once this process is </w:t>
      </w:r>
      <w:proofErr w:type="gramStart"/>
      <w:r w:rsidR="00430235">
        <w:rPr>
          <w:rFonts w:cs="Times New Roman"/>
          <w:szCs w:val="24"/>
        </w:rPr>
        <w:t>completed</w:t>
      </w:r>
      <w:proofErr w:type="gramEnd"/>
      <w:r w:rsidR="00430235">
        <w:rPr>
          <w:rFonts w:cs="Times New Roman"/>
          <w:szCs w:val="24"/>
        </w:rPr>
        <w:t xml:space="preserve"> we can then use stratified K-fold cross validation to split our data into training and testing sections to optimize the learning schema.</w:t>
      </w:r>
      <w:r w:rsidR="00954785">
        <w:rPr>
          <w:rFonts w:cs="Times New Roman"/>
          <w:szCs w:val="24"/>
        </w:rPr>
        <w:t xml:space="preserve"> We then feed our data through multiple times in order to ensure overfitting has not occurred. These processes will be described in more detail in </w:t>
      </w:r>
      <w:r w:rsidR="00954785">
        <w:rPr>
          <w:rFonts w:cs="Times New Roman"/>
          <w:szCs w:val="24"/>
        </w:rPr>
        <w:fldChar w:fldCharType="begin"/>
      </w:r>
      <w:r w:rsidR="00954785">
        <w:rPr>
          <w:rFonts w:cs="Times New Roman"/>
          <w:szCs w:val="24"/>
        </w:rPr>
        <w:instrText xml:space="preserve"> REF _Ref34310606 \r \h </w:instrText>
      </w:r>
      <w:r w:rsidR="00954785">
        <w:rPr>
          <w:rFonts w:cs="Times New Roman"/>
          <w:szCs w:val="24"/>
        </w:rPr>
      </w:r>
      <w:r w:rsidR="00954785">
        <w:rPr>
          <w:rFonts w:cs="Times New Roman"/>
          <w:szCs w:val="24"/>
        </w:rPr>
        <w:fldChar w:fldCharType="separate"/>
      </w:r>
      <w:r w:rsidR="00954785">
        <w:rPr>
          <w:rFonts w:cs="Times New Roman"/>
          <w:szCs w:val="24"/>
        </w:rPr>
        <w:t>Chapter 8</w:t>
      </w:r>
      <w:r w:rsidR="00954785">
        <w:rPr>
          <w:rFonts w:cs="Times New Roman"/>
          <w:szCs w:val="24"/>
        </w:rPr>
        <w:fldChar w:fldCharType="end"/>
      </w:r>
      <w:r w:rsidR="00954785">
        <w:rPr>
          <w:rFonts w:cs="Times New Roman"/>
          <w:szCs w:val="24"/>
        </w:rPr>
        <w:t>.</w:t>
      </w:r>
      <w:r w:rsidR="00430235">
        <w:rPr>
          <w:rFonts w:cs="Times New Roman"/>
          <w:szCs w:val="24"/>
        </w:rPr>
        <w:t xml:space="preserve"> </w:t>
      </w:r>
      <w:r w:rsidR="001B061A">
        <w:rPr>
          <w:rFonts w:cs="Times New Roman"/>
          <w:szCs w:val="24"/>
        </w:rPr>
        <w:t xml:space="preserve">All of the decisions that were made in regard to the classification of these comments is based off of a taxonomy of comments that we have developed.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674293" w:rsidRDefault="0042639E" w:rsidP="00313218">
      <w:pPr>
        <w:pStyle w:val="ListParagraph"/>
        <w:numPr>
          <w:ilvl w:val="0"/>
          <w:numId w:val="12"/>
        </w:numPr>
        <w:rPr>
          <w:ins w:id="60" w:author="Michael Decker" w:date="2020-03-17T19:36:00Z"/>
          <w:rFonts w:cs="Times New Roman"/>
          <w:b/>
          <w:bCs/>
          <w:szCs w:val="24"/>
          <w:rPrChange w:id="61" w:author="Michael Decker" w:date="2020-03-17T19:36:00Z">
            <w:rPr>
              <w:ins w:id="62" w:author="Michael Decker" w:date="2020-03-17T19:36:00Z"/>
              <w:rFonts w:cs="Times New Roman"/>
              <w:szCs w:val="24"/>
            </w:rPr>
          </w:rPrChange>
        </w:rPr>
      </w:pPr>
      <w:r w:rsidRPr="00674293">
        <w:rPr>
          <w:rFonts w:cs="Times New Roman"/>
          <w:b/>
          <w:bCs/>
          <w:szCs w:val="24"/>
        </w:rPr>
        <w:t>RQ 1</w:t>
      </w:r>
      <w:r w:rsidRPr="00674293">
        <w:rPr>
          <w:rFonts w:cs="Times New Roman"/>
          <w:b/>
          <w:bCs/>
          <w:szCs w:val="24"/>
          <w:rPrChange w:id="63" w:author="Michael Decker" w:date="2020-03-17T19:36:00Z">
            <w:rPr>
              <w:rFonts w:cs="Times New Roman"/>
              <w:szCs w:val="24"/>
            </w:rPr>
          </w:rPrChange>
        </w:rPr>
        <w:t>:</w:t>
      </w:r>
      <w:ins w:id="64" w:author="Michael Decker" w:date="2020-03-17T19:36:00Z">
        <w:r w:rsidR="00674293" w:rsidRPr="00674293">
          <w:rPr>
            <w:rFonts w:cs="Times New Roman"/>
            <w:b/>
            <w:bCs/>
            <w:szCs w:val="24"/>
            <w:rPrChange w:id="65" w:author="Michael Decker" w:date="2020-03-17T19:36:00Z">
              <w:rPr>
                <w:rFonts w:cs="Times New Roman"/>
                <w:szCs w:val="24"/>
              </w:rPr>
            </w:rPrChange>
          </w:rPr>
          <w:t xml:space="preserve"> What is commented</w:t>
        </w:r>
        <w:r w:rsidR="00123C44">
          <w:rPr>
            <w:rFonts w:cs="Times New Roman"/>
            <w:b/>
            <w:bCs/>
            <w:szCs w:val="24"/>
          </w:rPr>
          <w:t>-</w:t>
        </w:r>
        <w:r w:rsidR="00674293" w:rsidRPr="00674293">
          <w:rPr>
            <w:rFonts w:cs="Times New Roman"/>
            <w:b/>
            <w:bCs/>
            <w:szCs w:val="24"/>
            <w:rPrChange w:id="66" w:author="Michael Decker" w:date="2020-03-17T19:36:00Z">
              <w:rPr>
                <w:rFonts w:cs="Times New Roman"/>
                <w:szCs w:val="24"/>
              </w:rPr>
            </w:rPrChange>
          </w:rPr>
          <w:t>out code?</w:t>
        </w:r>
      </w:ins>
    </w:p>
    <w:p w14:paraId="2E95A333" w14:textId="500F04E2" w:rsidR="0042639E" w:rsidRPr="004F00CB" w:rsidRDefault="0042639E" w:rsidP="00674293">
      <w:pPr>
        <w:pStyle w:val="ListParagraph"/>
        <w:ind w:left="1440" w:firstLine="0"/>
        <w:rPr>
          <w:rFonts w:cs="Times New Roman"/>
          <w:szCs w:val="24"/>
        </w:rPr>
        <w:pPrChange w:id="67" w:author="Michael Decker" w:date="2020-03-17T19:36:00Z">
          <w:pPr>
            <w:pStyle w:val="ListParagraph"/>
            <w:numPr>
              <w:numId w:val="12"/>
            </w:numPr>
            <w:ind w:left="1440" w:hanging="360"/>
          </w:pPr>
        </w:pPrChange>
      </w:pPr>
      <w:r w:rsidRPr="00972170">
        <w:rPr>
          <w:rFonts w:cs="Times New Roman"/>
          <w:szCs w:val="24"/>
        </w:rPr>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w:t>
      </w:r>
      <w:r w:rsidR="00A37640">
        <w:rPr>
          <w:rFonts w:cs="Times New Roman"/>
          <w:szCs w:val="24"/>
        </w:rPr>
        <w:lastRenderedPageBreak/>
        <w:t xml:space="preserve">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 out code.</w:t>
      </w:r>
      <w:r w:rsidR="00A37640">
        <w:rPr>
          <w:rFonts w:cs="Times New Roman"/>
          <w:szCs w:val="24"/>
        </w:rPr>
        <w:t xml:space="preserve"> </w:t>
      </w:r>
    </w:p>
    <w:p w14:paraId="63EF90E4" w14:textId="77777777" w:rsidR="00123C44" w:rsidRPr="00123C44" w:rsidRDefault="00972170" w:rsidP="00313218">
      <w:pPr>
        <w:pStyle w:val="ListParagraph"/>
        <w:numPr>
          <w:ilvl w:val="0"/>
          <w:numId w:val="12"/>
        </w:numPr>
        <w:rPr>
          <w:ins w:id="68" w:author="Michael Decker" w:date="2020-03-17T19:38:00Z"/>
          <w:rFonts w:cs="Times New Roman"/>
          <w:b/>
          <w:bCs/>
          <w:szCs w:val="24"/>
          <w:rPrChange w:id="69" w:author="Michael Decker" w:date="2020-03-17T19:38:00Z">
            <w:rPr>
              <w:ins w:id="70" w:author="Michael Decker" w:date="2020-03-17T19:38:00Z"/>
              <w:rFonts w:cs="Times New Roman"/>
              <w:szCs w:val="24"/>
            </w:rPr>
          </w:rPrChange>
        </w:rPr>
      </w:pPr>
      <w:r w:rsidRPr="00313218">
        <w:rPr>
          <w:rFonts w:cs="Times New Roman"/>
          <w:b/>
          <w:bCs/>
          <w:szCs w:val="24"/>
        </w:rPr>
        <w:t>RQ 2</w:t>
      </w:r>
      <w:r w:rsidRPr="00123C44">
        <w:rPr>
          <w:rFonts w:cs="Times New Roman"/>
          <w:b/>
          <w:bCs/>
          <w:szCs w:val="24"/>
          <w:rPrChange w:id="71" w:author="Michael Decker" w:date="2020-03-17T19:38:00Z">
            <w:rPr>
              <w:rFonts w:cs="Times New Roman"/>
              <w:szCs w:val="24"/>
            </w:rPr>
          </w:rPrChange>
        </w:rPr>
        <w:t xml:space="preserve">: </w:t>
      </w:r>
      <w:ins w:id="72" w:author="Michael Decker" w:date="2020-03-17T19:37:00Z">
        <w:r w:rsidR="00123C44" w:rsidRPr="00123C44">
          <w:rPr>
            <w:rFonts w:cs="Times New Roman"/>
            <w:b/>
            <w:bCs/>
            <w:szCs w:val="24"/>
            <w:rPrChange w:id="73" w:author="Michael Decker" w:date="2020-03-17T19:38:00Z">
              <w:rPr>
                <w:rFonts w:cs="Times New Roman"/>
                <w:szCs w:val="24"/>
              </w:rPr>
            </w:rPrChange>
          </w:rPr>
          <w:t>What are the differ</w:t>
        </w:r>
      </w:ins>
      <w:ins w:id="74" w:author="Michael Decker" w:date="2020-03-17T19:38:00Z">
        <w:r w:rsidR="00123C44" w:rsidRPr="00123C44">
          <w:rPr>
            <w:rFonts w:cs="Times New Roman"/>
            <w:b/>
            <w:bCs/>
            <w:szCs w:val="24"/>
            <w:rPrChange w:id="75" w:author="Michael Decker" w:date="2020-03-17T19:38:00Z">
              <w:rPr>
                <w:rFonts w:cs="Times New Roman"/>
                <w:szCs w:val="24"/>
              </w:rPr>
            </w:rPrChange>
          </w:rPr>
          <w:t>ent types of comments and commented-out code?</w:t>
        </w:r>
      </w:ins>
    </w:p>
    <w:p w14:paraId="5265AB9A" w14:textId="015639AF" w:rsidR="00972170" w:rsidRPr="00780F15" w:rsidRDefault="001B4D6A" w:rsidP="00123C44">
      <w:pPr>
        <w:pStyle w:val="ListParagraph"/>
        <w:ind w:left="1440" w:firstLine="0"/>
        <w:rPr>
          <w:rFonts w:cs="Times New Roman"/>
          <w:szCs w:val="24"/>
        </w:rPr>
        <w:pPrChange w:id="76" w:author="Michael Decker" w:date="2020-03-17T19:38:00Z">
          <w:pPr>
            <w:pStyle w:val="ListParagraph"/>
            <w:numPr>
              <w:numId w:val="12"/>
            </w:numPr>
            <w:ind w:left="1440" w:hanging="360"/>
          </w:pPr>
        </w:pPrChange>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commented out code, single line, multi-line</w:t>
      </w:r>
      <w:ins w:id="77" w:author="Michael Decker" w:date="2020-03-17T19:37:00Z">
        <w:r w:rsidR="00123C44">
          <w:rPr>
            <w:rFonts w:cs="Times New Roman"/>
            <w:szCs w:val="24"/>
          </w:rPr>
          <w:t xml:space="preserve"> </w:t>
        </w:r>
      </w:ins>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xml:space="preserve">, and Javadoc. As such, in this </w:t>
      </w:r>
      <w:r w:rsidR="00E1350B">
        <w:rPr>
          <w:rFonts w:cs="Times New Roman"/>
          <w:b/>
          <w:bCs/>
          <w:szCs w:val="24"/>
        </w:rPr>
        <w:t>RQ</w:t>
      </w:r>
      <w:r w:rsidR="00E1350B">
        <w:rPr>
          <w:rFonts w:cs="Times New Roman"/>
          <w:szCs w:val="24"/>
        </w:rPr>
        <w:t xml:space="preserve">, we investigate and taxonomize the types of comments and commented out code. </w:t>
      </w:r>
    </w:p>
    <w:p w14:paraId="04ADF03B" w14:textId="77777777" w:rsidR="00655829" w:rsidRDefault="00972170" w:rsidP="00972170">
      <w:pPr>
        <w:pStyle w:val="ListParagraph"/>
        <w:numPr>
          <w:ilvl w:val="0"/>
          <w:numId w:val="12"/>
        </w:numPr>
        <w:rPr>
          <w:ins w:id="78" w:author="Michael Decker" w:date="2020-03-17T19:39:00Z"/>
          <w:rFonts w:cs="Times New Roman"/>
          <w:szCs w:val="24"/>
        </w:rPr>
      </w:pPr>
      <w:r w:rsidRPr="00313218">
        <w:rPr>
          <w:rFonts w:cs="Times New Roman"/>
          <w:b/>
          <w:bCs/>
          <w:szCs w:val="24"/>
        </w:rPr>
        <w:t>RQ 3</w:t>
      </w:r>
      <w:r w:rsidRPr="00655829">
        <w:rPr>
          <w:rFonts w:cs="Times New Roman"/>
          <w:b/>
          <w:bCs/>
          <w:szCs w:val="24"/>
          <w:rPrChange w:id="79" w:author="Michael Decker" w:date="2020-03-17T19:39:00Z">
            <w:rPr>
              <w:rFonts w:cs="Times New Roman"/>
              <w:szCs w:val="24"/>
            </w:rPr>
          </w:rPrChange>
        </w:rPr>
        <w:t xml:space="preserve">: </w:t>
      </w:r>
      <w:ins w:id="80" w:author="Michael Decker" w:date="2020-03-17T19:38:00Z">
        <w:r w:rsidR="00655829" w:rsidRPr="00655829">
          <w:rPr>
            <w:rFonts w:cs="Times New Roman"/>
            <w:b/>
            <w:bCs/>
            <w:szCs w:val="24"/>
            <w:rPrChange w:id="81" w:author="Michael Decker" w:date="2020-03-17T19:39:00Z">
              <w:rPr>
                <w:rFonts w:cs="Times New Roman"/>
                <w:szCs w:val="24"/>
              </w:rPr>
            </w:rPrChange>
          </w:rPr>
          <w:t>Can we automatically detect commented out code with</w:t>
        </w:r>
      </w:ins>
      <w:ins w:id="82" w:author="Michael Decker" w:date="2020-03-17T19:39:00Z">
        <w:r w:rsidR="00655829" w:rsidRPr="00655829">
          <w:rPr>
            <w:rFonts w:cs="Times New Roman"/>
            <w:b/>
            <w:bCs/>
            <w:szCs w:val="24"/>
            <w:rPrChange w:id="83" w:author="Michael Decker" w:date="2020-03-17T19:39:00Z">
              <w:rPr>
                <w:rFonts w:cs="Times New Roman"/>
                <w:szCs w:val="24"/>
              </w:rPr>
            </w:rPrChange>
          </w:rPr>
          <w:t>in</w:t>
        </w:r>
      </w:ins>
      <w:ins w:id="84" w:author="Michael Decker" w:date="2020-03-17T19:38:00Z">
        <w:r w:rsidR="00655829" w:rsidRPr="00655829">
          <w:rPr>
            <w:rFonts w:cs="Times New Roman"/>
            <w:b/>
            <w:bCs/>
            <w:szCs w:val="24"/>
            <w:rPrChange w:id="85" w:author="Michael Decker" w:date="2020-03-17T19:39:00Z">
              <w:rPr>
                <w:rFonts w:cs="Times New Roman"/>
                <w:szCs w:val="24"/>
              </w:rPr>
            </w:rPrChange>
          </w:rPr>
          <w:t xml:space="preserve"> an acceptable </w:t>
        </w:r>
      </w:ins>
      <w:ins w:id="86" w:author="Michael Decker" w:date="2020-03-17T19:39:00Z">
        <w:r w:rsidR="00655829" w:rsidRPr="00655829">
          <w:rPr>
            <w:rFonts w:cs="Times New Roman"/>
            <w:b/>
            <w:bCs/>
            <w:szCs w:val="24"/>
            <w:rPrChange w:id="87" w:author="Michael Decker" w:date="2020-03-17T19:39:00Z">
              <w:rPr>
                <w:rFonts w:cs="Times New Roman"/>
                <w:szCs w:val="24"/>
              </w:rPr>
            </w:rPrChange>
          </w:rPr>
          <w:t>margin of error?</w:t>
        </w:r>
      </w:ins>
    </w:p>
    <w:p w14:paraId="195CDFB3" w14:textId="1FE5B13F" w:rsidR="00972170" w:rsidRDefault="00866B26" w:rsidP="00655829">
      <w:pPr>
        <w:pStyle w:val="ListParagraph"/>
        <w:ind w:left="1440" w:firstLine="0"/>
        <w:rPr>
          <w:rFonts w:cs="Times New Roman"/>
          <w:szCs w:val="24"/>
        </w:rPr>
        <w:pPrChange w:id="88" w:author="Michael Decker" w:date="2020-03-17T19:39:00Z">
          <w:pPr>
            <w:pStyle w:val="ListParagraph"/>
            <w:numPr>
              <w:numId w:val="12"/>
            </w:numPr>
            <w:ind w:left="1440" w:hanging="360"/>
          </w:pPr>
        </w:pPrChange>
      </w:pPr>
      <w:commentRangeStart w:id="89"/>
      <w:r>
        <w:rPr>
          <w:rFonts w:cs="Times New Roman"/>
          <w:szCs w:val="24"/>
        </w:rPr>
        <w:t xml:space="preserve">Detection of commented out code is vital to solving the problems that they cause, as frequently the people commenting out the code do not see it as an issue or may just forget to delete it. While others have attempted to detect code in general, it is a </w:t>
      </w:r>
      <w:r w:rsidR="00D7405C">
        <w:rPr>
          <w:rFonts w:cs="Times New Roman"/>
          <w:szCs w:val="24"/>
        </w:rPr>
        <w:t xml:space="preserve">new effort to detect commented out code in comments. As such, in this </w:t>
      </w:r>
      <w:r w:rsidR="00D7405C">
        <w:rPr>
          <w:rFonts w:cs="Times New Roman"/>
          <w:b/>
          <w:bCs/>
          <w:szCs w:val="24"/>
        </w:rPr>
        <w:t>RQ</w:t>
      </w:r>
      <w:r w:rsidR="00D7405C">
        <w:rPr>
          <w:rFonts w:cs="Times New Roman"/>
          <w:szCs w:val="24"/>
        </w:rPr>
        <w:t>, we will determine how to detect commented out code.</w:t>
      </w:r>
      <w:commentRangeEnd w:id="89"/>
      <w:r w:rsidR="00655829">
        <w:rPr>
          <w:rStyle w:val="CommentReference"/>
        </w:rPr>
        <w:commentReference w:id="89"/>
      </w:r>
    </w:p>
    <w:p w14:paraId="52523936" w14:textId="77777777" w:rsidR="00655829" w:rsidRPr="00655829" w:rsidRDefault="00DA3F26" w:rsidP="00972170">
      <w:pPr>
        <w:pStyle w:val="ListParagraph"/>
        <w:numPr>
          <w:ilvl w:val="0"/>
          <w:numId w:val="12"/>
        </w:numPr>
        <w:rPr>
          <w:ins w:id="90" w:author="Michael Decker" w:date="2020-03-17T19:41:00Z"/>
          <w:rFonts w:cs="Times New Roman"/>
          <w:b/>
          <w:bCs/>
          <w:szCs w:val="24"/>
          <w:rPrChange w:id="91" w:author="Michael Decker" w:date="2020-03-17T19:42:00Z">
            <w:rPr>
              <w:ins w:id="92" w:author="Michael Decker" w:date="2020-03-17T19:41:00Z"/>
              <w:rFonts w:cs="Times New Roman"/>
              <w:szCs w:val="24"/>
            </w:rPr>
          </w:rPrChange>
        </w:rPr>
      </w:pPr>
      <w:r>
        <w:rPr>
          <w:rFonts w:cs="Times New Roman"/>
          <w:b/>
          <w:bCs/>
          <w:szCs w:val="24"/>
        </w:rPr>
        <w:t>RQ 4</w:t>
      </w:r>
      <w:r w:rsidRPr="00655829">
        <w:rPr>
          <w:rFonts w:cs="Times New Roman"/>
          <w:b/>
          <w:bCs/>
          <w:szCs w:val="24"/>
          <w:rPrChange w:id="93" w:author="Michael Decker" w:date="2020-03-17T19:42:00Z">
            <w:rPr>
              <w:rFonts w:cs="Times New Roman"/>
              <w:szCs w:val="24"/>
            </w:rPr>
          </w:rPrChange>
        </w:rPr>
        <w:t xml:space="preserve">: </w:t>
      </w:r>
      <w:ins w:id="94" w:author="Michael Decker" w:date="2020-03-17T19:40:00Z">
        <w:r w:rsidR="00655829" w:rsidRPr="00655829">
          <w:rPr>
            <w:rFonts w:cs="Times New Roman"/>
            <w:b/>
            <w:bCs/>
            <w:szCs w:val="24"/>
            <w:rPrChange w:id="95" w:author="Michael Decker" w:date="2020-03-17T19:42:00Z">
              <w:rPr>
                <w:rFonts w:cs="Times New Roman"/>
                <w:szCs w:val="24"/>
              </w:rPr>
            </w:rPrChange>
          </w:rPr>
          <w:t xml:space="preserve">How prevalent is </w:t>
        </w:r>
      </w:ins>
      <w:ins w:id="96" w:author="Michael Decker" w:date="2020-03-17T19:41:00Z">
        <w:r w:rsidR="00655829" w:rsidRPr="00655829">
          <w:rPr>
            <w:rFonts w:cs="Times New Roman"/>
            <w:b/>
            <w:bCs/>
            <w:szCs w:val="24"/>
            <w:rPrChange w:id="97" w:author="Michael Decker" w:date="2020-03-17T19:42:00Z">
              <w:rPr>
                <w:rFonts w:cs="Times New Roman"/>
                <w:szCs w:val="24"/>
              </w:rPr>
            </w:rPrChange>
          </w:rPr>
          <w:t>commented-out code in open-source software?</w:t>
        </w:r>
      </w:ins>
    </w:p>
    <w:p w14:paraId="4697CFF8" w14:textId="4936B1DD" w:rsidR="00DA3F26" w:rsidRDefault="00D37077" w:rsidP="00655829">
      <w:pPr>
        <w:pStyle w:val="ListParagraph"/>
        <w:ind w:left="1440" w:firstLine="0"/>
        <w:rPr>
          <w:rFonts w:cs="Times New Roman"/>
          <w:szCs w:val="24"/>
        </w:rPr>
        <w:pPrChange w:id="98" w:author="Michael Decker" w:date="2020-03-17T19:41:00Z">
          <w:pPr>
            <w:pStyle w:val="ListParagraph"/>
            <w:numPr>
              <w:numId w:val="12"/>
            </w:numPr>
            <w:ind w:left="1440" w:hanging="360"/>
          </w:pPr>
        </w:pPrChange>
      </w:pPr>
      <w:commentRangeStart w:id="99"/>
      <w:r>
        <w:rPr>
          <w:rFonts w:cs="Times New Roman"/>
          <w:szCs w:val="24"/>
        </w:rPr>
        <w:t xml:space="preserve">Open-source software is a constantly growing environment in the coding community. However, open-source software is a very different environment, with none of the normal positions found in a large company. As such, in this </w:t>
      </w:r>
      <w:r>
        <w:rPr>
          <w:rFonts w:cs="Times New Roman"/>
          <w:b/>
          <w:bCs/>
          <w:szCs w:val="24"/>
        </w:rPr>
        <w:t>RQ</w:t>
      </w:r>
      <w:r>
        <w:rPr>
          <w:rFonts w:cs="Times New Roman"/>
          <w:szCs w:val="24"/>
        </w:rPr>
        <w:t>, we will determine how often commented out code makes it into open-source software.</w:t>
      </w:r>
      <w:commentRangeEnd w:id="99"/>
      <w:r w:rsidR="00655829">
        <w:rPr>
          <w:rStyle w:val="CommentReference"/>
        </w:rPr>
        <w:commentReference w:id="99"/>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commentRangeStart w:id="100"/>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70290C01" w:rsidR="00ED2425" w:rsidRDefault="00655829" w:rsidP="00ED2425">
      <w:pPr>
        <w:pStyle w:val="ListParagraph"/>
        <w:numPr>
          <w:ilvl w:val="0"/>
          <w:numId w:val="12"/>
        </w:numPr>
        <w:rPr>
          <w:rFonts w:cs="Times New Roman"/>
          <w:szCs w:val="24"/>
        </w:rPr>
      </w:pPr>
      <w:ins w:id="101" w:author="Michael Decker" w:date="2020-03-17T19:43:00Z">
        <w:r>
          <w:rPr>
            <w:rFonts w:cs="Times New Roman"/>
            <w:szCs w:val="24"/>
          </w:rPr>
          <w:lastRenderedPageBreak/>
          <w:t xml:space="preserve">A gold set created from </w:t>
        </w:r>
      </w:ins>
      <w:del w:id="102" w:author="Michael Decker" w:date="2020-03-17T19:43:00Z">
        <w:r w:rsidR="00ED2425" w:rsidDel="00655829">
          <w:rPr>
            <w:rFonts w:cs="Times New Roman"/>
            <w:szCs w:val="24"/>
          </w:rPr>
          <w:delText>M</w:delText>
        </w:r>
      </w:del>
      <w:ins w:id="103" w:author="Michael Decker" w:date="2020-03-17T19:43:00Z">
        <w:r>
          <w:rPr>
            <w:rFonts w:cs="Times New Roman"/>
            <w:szCs w:val="24"/>
          </w:rPr>
          <w:t>m</w:t>
        </w:r>
      </w:ins>
      <w:r w:rsidR="00ED2425">
        <w:rPr>
          <w:rFonts w:cs="Times New Roman"/>
          <w:szCs w:val="24"/>
        </w:rPr>
        <w:t>anual investigation</w:t>
      </w:r>
      <w:r w:rsidR="001B061A">
        <w:rPr>
          <w:rFonts w:cs="Times New Roman"/>
          <w:szCs w:val="24"/>
        </w:rPr>
        <w:t xml:space="preserve"> and verification of </w:t>
      </w:r>
      <w:proofErr w:type="spellStart"/>
      <w:ins w:id="104" w:author="Michael Decker" w:date="2020-03-17T19:43:00Z">
        <w:r>
          <w:rPr>
            <w:rFonts w:cs="Times New Roman"/>
            <w:szCs w:val="24"/>
          </w:rPr>
          <w:t>nearl</w:t>
        </w:r>
      </w:ins>
      <w:ins w:id="105" w:author="Michael Decker" w:date="2020-03-17T19:44:00Z">
        <w:r>
          <w:rPr>
            <w:rFonts w:cs="Times New Roman"/>
            <w:szCs w:val="24"/>
          </w:rPr>
          <w:t>hy</w:t>
        </w:r>
        <w:proofErr w:type="spellEnd"/>
        <w:r>
          <w:rPr>
            <w:rFonts w:cs="Times New Roman"/>
            <w:szCs w:val="24"/>
          </w:rPr>
          <w:t xml:space="preserve"> 3,000 </w:t>
        </w:r>
      </w:ins>
      <w:r w:rsidR="001B061A">
        <w:rPr>
          <w:rFonts w:cs="Times New Roman"/>
          <w:szCs w:val="24"/>
        </w:rPr>
        <w:t xml:space="preserve">comments </w:t>
      </w:r>
      <w:ins w:id="106" w:author="Michael Decker" w:date="2020-03-17T19:44:00Z">
        <w:r>
          <w:rPr>
            <w:rFonts w:cs="Times New Roman"/>
            <w:szCs w:val="24"/>
          </w:rPr>
          <w:t xml:space="preserve">(classified as </w:t>
        </w:r>
        <w:r>
          <w:rPr>
            <w:rFonts w:cs="Times New Roman"/>
            <w:szCs w:val="24"/>
          </w:rPr>
          <w:t>English prose and commented out code</w:t>
        </w:r>
        <w:r>
          <w:rPr>
            <w:rFonts w:cs="Times New Roman"/>
            <w:szCs w:val="24"/>
          </w:rPr>
          <w:t>)from a corpus of 80 open-source projects.</w:t>
        </w:r>
      </w:ins>
      <w:del w:id="107" w:author="Michael Decker" w:date="2020-03-17T19:44:00Z">
        <w:r w:rsidR="001B061A" w:rsidDel="00655829">
          <w:rPr>
            <w:rFonts w:cs="Times New Roman"/>
            <w:szCs w:val="24"/>
          </w:rPr>
          <w:delText>classified into two main groups, English prose and commented out code.</w:delText>
        </w:r>
      </w:del>
    </w:p>
    <w:p w14:paraId="0FE7B006" w14:textId="3A29C086" w:rsidR="00ED2425" w:rsidRDefault="00ED2425" w:rsidP="00ED2425">
      <w:pPr>
        <w:pStyle w:val="ListParagraph"/>
        <w:numPr>
          <w:ilvl w:val="0"/>
          <w:numId w:val="12"/>
        </w:numPr>
        <w:rPr>
          <w:rFonts w:cs="Times New Roman"/>
          <w:szCs w:val="24"/>
        </w:rPr>
      </w:pPr>
      <w:r>
        <w:rPr>
          <w:rFonts w:cs="Times New Roman"/>
          <w:szCs w:val="24"/>
        </w:rPr>
        <w:t>Investigation on differences</w:t>
      </w:r>
      <w:ins w:id="108" w:author="Michael Decker" w:date="2020-03-17T19:44:00Z">
        <w:r w:rsidR="00655829">
          <w:rPr>
            <w:rFonts w:cs="Times New Roman"/>
            <w:szCs w:val="24"/>
          </w:rPr>
          <w:t xml:space="preserve"> </w:t>
        </w:r>
      </w:ins>
      <w:del w:id="109" w:author="Michael Decker" w:date="2020-03-17T19:44:00Z">
        <w:r w:rsidDel="00655829">
          <w:rPr>
            <w:rFonts w:cs="Times New Roman"/>
            <w:szCs w:val="24"/>
          </w:rPr>
          <w:delText xml:space="preserve"> </w:delText>
        </w:r>
      </w:del>
      <w:r>
        <w:rPr>
          <w:rFonts w:cs="Times New Roman"/>
          <w:szCs w:val="24"/>
        </w:rPr>
        <w:t xml:space="preserve">between </w:t>
      </w:r>
      <w:r w:rsidR="001B061A">
        <w:rPr>
          <w:rFonts w:cs="Times New Roman"/>
          <w:szCs w:val="24"/>
        </w:rPr>
        <w:t>English prose and</w:t>
      </w:r>
      <w:r>
        <w:rPr>
          <w:rFonts w:cs="Times New Roman"/>
          <w:szCs w:val="24"/>
        </w:rPr>
        <w:t xml:space="preserve"> commented out code</w:t>
      </w:r>
    </w:p>
    <w:p w14:paraId="7A82476B" w14:textId="5E609DD8" w:rsidR="00ED2425" w:rsidRDefault="001B061A" w:rsidP="00ED2425">
      <w:pPr>
        <w:pStyle w:val="ListParagraph"/>
        <w:numPr>
          <w:ilvl w:val="0"/>
          <w:numId w:val="12"/>
        </w:numPr>
        <w:rPr>
          <w:rFonts w:cs="Times New Roman"/>
          <w:szCs w:val="24"/>
        </w:rPr>
      </w:pPr>
      <w:r>
        <w:rPr>
          <w:rFonts w:cs="Times New Roman"/>
          <w:szCs w:val="24"/>
        </w:rPr>
        <w:t>The development of a</w:t>
      </w:r>
      <w:del w:id="110" w:author="Michael Decker" w:date="2020-03-17T19:44:00Z">
        <w:r w:rsidDel="00655829">
          <w:rPr>
            <w:rFonts w:cs="Times New Roman"/>
            <w:szCs w:val="24"/>
          </w:rPr>
          <w:delText xml:space="preserve"> system</w:delText>
        </w:r>
      </w:del>
      <w:ins w:id="111" w:author="Michael Decker" w:date="2020-03-17T19:44:00Z">
        <w:r w:rsidR="00655829">
          <w:rPr>
            <w:rFonts w:cs="Times New Roman"/>
            <w:szCs w:val="24"/>
          </w:rPr>
          <w:t xml:space="preserve">n </w:t>
        </w:r>
      </w:ins>
      <w:ins w:id="112" w:author="Michael Decker" w:date="2020-03-17T19:45:00Z">
        <w:r w:rsidR="00655829">
          <w:rPr>
            <w:rFonts w:cs="Times New Roman"/>
            <w:szCs w:val="24"/>
          </w:rPr>
          <w:t>approach</w:t>
        </w:r>
      </w:ins>
      <w:del w:id="113" w:author="Michael Decker" w:date="2020-03-17T19:45:00Z">
        <w:r w:rsidDel="00655829">
          <w:rPr>
            <w:rFonts w:cs="Times New Roman"/>
            <w:szCs w:val="24"/>
          </w:rPr>
          <w:delText xml:space="preserve"> meant</w:delText>
        </w:r>
      </w:del>
      <w:r>
        <w:rPr>
          <w:rFonts w:cs="Times New Roman"/>
          <w:szCs w:val="24"/>
        </w:rPr>
        <w:t xml:space="preserve"> to automatically classify comments into the fields of English prose and commented out code</w:t>
      </w:r>
      <w:ins w:id="114" w:author="Michael Decker" w:date="2020-03-17T19:45:00Z">
        <w:r w:rsidR="00655829">
          <w:rPr>
            <w:rFonts w:cs="Times New Roman"/>
            <w:szCs w:val="24"/>
          </w:rPr>
          <w:t xml:space="preserve"> with low margin of error</w:t>
        </w:r>
      </w:ins>
      <w:r>
        <w:rPr>
          <w:rFonts w:cs="Times New Roman"/>
          <w:szCs w:val="24"/>
        </w:rPr>
        <w:t>.</w:t>
      </w:r>
    </w:p>
    <w:p w14:paraId="2A06E221" w14:textId="4BE281E2" w:rsidR="00DA3F26" w:rsidRPr="00ED2425" w:rsidRDefault="001B061A" w:rsidP="001B061A">
      <w:pPr>
        <w:pStyle w:val="ListParagraph"/>
        <w:numPr>
          <w:ilvl w:val="0"/>
          <w:numId w:val="12"/>
        </w:numPr>
        <w:rPr>
          <w:rFonts w:cs="Times New Roman"/>
          <w:szCs w:val="24"/>
        </w:rPr>
      </w:pPr>
      <w:proofErr w:type="spellStart"/>
      <w:proofErr w:type="gramStart"/>
      <w:r>
        <w:rPr>
          <w:rFonts w:cs="Times New Roman"/>
          <w:szCs w:val="24"/>
        </w:rPr>
        <w:t>A</w:t>
      </w:r>
      <w:proofErr w:type="spellEnd"/>
      <w:proofErr w:type="gramEnd"/>
      <w:r>
        <w:rPr>
          <w:rFonts w:cs="Times New Roman"/>
          <w:szCs w:val="24"/>
        </w:rPr>
        <w:t xml:space="preserve"> </w:t>
      </w:r>
      <w:ins w:id="115" w:author="Michael Decker" w:date="2020-03-17T19:45:00Z">
        <w:r w:rsidR="00655829">
          <w:rPr>
            <w:rFonts w:cs="Times New Roman"/>
            <w:szCs w:val="24"/>
          </w:rPr>
          <w:t>in-depth</w:t>
        </w:r>
      </w:ins>
      <w:del w:id="116" w:author="Michael Decker" w:date="2020-03-17T19:45:00Z">
        <w:r w:rsidDel="00655829">
          <w:rPr>
            <w:rFonts w:cs="Times New Roman"/>
            <w:szCs w:val="24"/>
          </w:rPr>
          <w:delText>deep</w:delText>
        </w:r>
      </w:del>
      <w:r>
        <w:rPr>
          <w:rFonts w:cs="Times New Roman"/>
          <w:szCs w:val="24"/>
        </w:rPr>
        <w:t xml:space="preserve"> study of</w:t>
      </w:r>
      <w:ins w:id="117" w:author="Michael Decker" w:date="2020-03-17T19:46:00Z">
        <w:r w:rsidR="00655829">
          <w:rPr>
            <w:rFonts w:cs="Times New Roman"/>
            <w:szCs w:val="24"/>
          </w:rPr>
          <w:t xml:space="preserve"> the prevalence of commented-out code in</w:t>
        </w:r>
      </w:ins>
      <w:r>
        <w:rPr>
          <w:rFonts w:cs="Times New Roman"/>
          <w:szCs w:val="24"/>
        </w:rPr>
        <w:t xml:space="preserve"> 50 </w:t>
      </w:r>
      <w:ins w:id="118" w:author="Michael Decker" w:date="2020-03-17T19:46:00Z">
        <w:r w:rsidR="00655829">
          <w:rPr>
            <w:rFonts w:cs="Times New Roman"/>
            <w:szCs w:val="24"/>
          </w:rPr>
          <w:t xml:space="preserve">additional </w:t>
        </w:r>
      </w:ins>
      <w:r>
        <w:rPr>
          <w:rFonts w:cs="Times New Roman"/>
          <w:szCs w:val="24"/>
        </w:rPr>
        <w:t>open</w:t>
      </w:r>
      <w:ins w:id="119" w:author="Michael Decker" w:date="2020-03-17T19:45:00Z">
        <w:r w:rsidR="00655829">
          <w:rPr>
            <w:rFonts w:cs="Times New Roman"/>
            <w:szCs w:val="24"/>
          </w:rPr>
          <w:t>-</w:t>
        </w:r>
      </w:ins>
      <w:del w:id="120" w:author="Michael Decker" w:date="2020-03-17T19:45:00Z">
        <w:r w:rsidDel="00655829">
          <w:rPr>
            <w:rFonts w:cs="Times New Roman"/>
            <w:szCs w:val="24"/>
          </w:rPr>
          <w:delText xml:space="preserve"> </w:delText>
        </w:r>
      </w:del>
      <w:r>
        <w:rPr>
          <w:rFonts w:cs="Times New Roman"/>
          <w:szCs w:val="24"/>
        </w:rPr>
        <w:t>source projects outside of our original training and testing set.</w:t>
      </w:r>
      <w:commentRangeEnd w:id="100"/>
      <w:r w:rsidR="00D34443">
        <w:rPr>
          <w:rStyle w:val="CommentReference"/>
        </w:rPr>
        <w:commentReference w:id="100"/>
      </w:r>
    </w:p>
    <w:p w14:paraId="1D5997CE" w14:textId="214924A3" w:rsidR="009A1C13" w:rsidRPr="002248ED" w:rsidRDefault="006B4AF0" w:rsidP="004E5433">
      <w:pPr>
        <w:rPr>
          <w:rFonts w:cs="Times New Roman"/>
          <w:szCs w:val="24"/>
        </w:rPr>
      </w:pPr>
      <w:ins w:id="121" w:author="Michael Decker" w:date="2020-03-17T19:46:00Z">
        <w:r>
          <w:rPr>
            <w:rFonts w:cs="Times New Roman"/>
            <w:szCs w:val="24"/>
          </w:rPr>
          <w:t xml:space="preserve">The remainder of this thesis is laid out as follows.  </w:t>
        </w:r>
      </w:ins>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B2494D">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22" w:name="_Ref32248431"/>
      <w:r w:rsidRPr="00347B64">
        <w:t xml:space="preserve"> </w:t>
      </w:r>
      <w:bookmarkEnd w:id="122"/>
    </w:p>
    <w:p w14:paraId="00202F93" w14:textId="30692AB8" w:rsidR="004E5433" w:rsidRPr="00347B64" w:rsidRDefault="00B00EC7" w:rsidP="00FC75A8">
      <w:pPr>
        <w:pStyle w:val="ChapterTitle"/>
      </w:pPr>
      <w:r>
        <w:t>Related Work</w:t>
      </w:r>
    </w:p>
    <w:p w14:paraId="42A7E2ED" w14:textId="3438EFEB" w:rsidR="0017728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9E5402">
        <w:rPr>
          <w:rFonts w:cs="Times New Roman"/>
          <w:szCs w:val="24"/>
        </w:rPr>
        <w:t>2.1</w:t>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FC75A8">
        <w:rPr>
          <w:rFonts w:cs="Times New Roman"/>
          <w:szCs w:val="24"/>
        </w:rPr>
        <w:t xml:space="preserve"> </w:t>
      </w:r>
      <w:r w:rsidR="00FC75A8">
        <w:rPr>
          <w:rFonts w:cs="Times New Roman"/>
          <w:szCs w:val="24"/>
        </w:rPr>
        <w:fldChar w:fldCharType="begin"/>
      </w:r>
      <w:r w:rsidR="00FC75A8">
        <w:rPr>
          <w:rFonts w:cs="Times New Roman"/>
          <w:szCs w:val="24"/>
        </w:rPr>
        <w:instrText xml:space="preserve"> REF _Ref34207242 \r \h </w:instrText>
      </w:r>
      <w:r w:rsidR="00FC75A8">
        <w:rPr>
          <w:rFonts w:cs="Times New Roman"/>
          <w:szCs w:val="24"/>
        </w:rPr>
      </w:r>
      <w:r w:rsidR="00FC75A8">
        <w:rPr>
          <w:rFonts w:cs="Times New Roman"/>
          <w:szCs w:val="24"/>
        </w:rPr>
        <w:fldChar w:fldCharType="separate"/>
      </w:r>
      <w:r w:rsidR="00FC75A8">
        <w:rPr>
          <w:rFonts w:cs="Times New Roman"/>
          <w:szCs w:val="24"/>
        </w:rPr>
        <w:t>2.2</w:t>
      </w:r>
      <w:r w:rsidR="00FC75A8">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3723091 \r \h </w:instrText>
      </w:r>
      <w:r w:rsidR="00FC75A8">
        <w:rPr>
          <w:rFonts w:cs="Times New Roman"/>
          <w:szCs w:val="24"/>
        </w:rPr>
      </w:r>
      <w:r w:rsidR="00FC75A8">
        <w:rPr>
          <w:rFonts w:cs="Times New Roman"/>
          <w:szCs w:val="24"/>
        </w:rPr>
        <w:fldChar w:fldCharType="separate"/>
      </w:r>
      <w:r w:rsidR="00FC75A8">
        <w:rPr>
          <w:rFonts w:cs="Times New Roman"/>
          <w:szCs w:val="24"/>
        </w:rPr>
        <w:t>2.3</w:t>
      </w:r>
      <w:r w:rsidR="00FC75A8">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r w:rsidR="005A1632">
        <w:rPr>
          <w:rFonts w:cs="Times New Roman"/>
          <w:szCs w:val="24"/>
        </w:rPr>
        <w:t>vectorization</w:t>
      </w:r>
      <w:r w:rsidR="002248ED" w:rsidRPr="002248ED">
        <w:rPr>
          <w:rFonts w:cs="Times New Roman"/>
          <w:szCs w:val="24"/>
        </w:rPr>
        <w:t xml:space="preserve"> that does not fit in either comment generation or automated summarization. The final </w:t>
      </w:r>
      <w:r w:rsidR="00D06A7E">
        <w:rPr>
          <w:rFonts w:cs="Times New Roman"/>
          <w:szCs w:val="24"/>
        </w:rPr>
        <w:t>S</w:t>
      </w:r>
      <w:r w:rsidR="002248ED" w:rsidRPr="002248ED">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4207284 \r \h </w:instrText>
      </w:r>
      <w:r w:rsidR="00FC75A8">
        <w:rPr>
          <w:rFonts w:cs="Times New Roman"/>
          <w:szCs w:val="24"/>
        </w:rPr>
      </w:r>
      <w:r w:rsidR="00FC75A8">
        <w:rPr>
          <w:rFonts w:cs="Times New Roman"/>
          <w:szCs w:val="24"/>
        </w:rPr>
        <w:fldChar w:fldCharType="separate"/>
      </w:r>
      <w:r w:rsidR="00FC75A8">
        <w:rPr>
          <w:rFonts w:cs="Times New Roman"/>
          <w:szCs w:val="24"/>
        </w:rPr>
        <w:t>2.4</w:t>
      </w:r>
      <w:r w:rsidR="00FC75A8">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r w:rsidR="005A1632">
        <w:rPr>
          <w:rFonts w:cs="Times New Roman"/>
          <w:szCs w:val="24"/>
        </w:rPr>
        <w:t xml:space="preserve"> Separate to all of these areas is the study of a taxonomy of a comment, which is detailed by Chen et al. The results of the research provided by </w:t>
      </w:r>
      <w:r w:rsidR="005A1632">
        <w:rPr>
          <w:rFonts w:cs="Times New Roman"/>
          <w:szCs w:val="24"/>
        </w:rPr>
        <w:fldChar w:fldCharType="begin"/>
      </w:r>
      <w:r w:rsidR="005A1632">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5A1632">
        <w:rPr>
          <w:rFonts w:cs="Times New Roman"/>
          <w:szCs w:val="24"/>
        </w:rPr>
        <w:fldChar w:fldCharType="separate"/>
      </w:r>
      <w:r w:rsidR="005A1632" w:rsidRPr="003E7C84">
        <w:rPr>
          <w:rFonts w:cs="Times New Roman"/>
        </w:rPr>
        <w:t>[Chen et al. 2019]</w:t>
      </w:r>
      <w:r w:rsidR="005A1632">
        <w:rPr>
          <w:rFonts w:cs="Times New Roman"/>
          <w:szCs w:val="24"/>
        </w:rPr>
        <w:fldChar w:fldCharType="end"/>
      </w:r>
      <w:r w:rsidR="005A1632">
        <w:rPr>
          <w:rFonts w:cs="Times New Roman"/>
          <w:szCs w:val="24"/>
        </w:rPr>
        <w:t xml:space="preserve"> give us four different types of comments which they filtered out of their study as non-prose and low purpose, Code Comments, which we call commented out code, Task Comments which are notes such as TODO or FIXME, IDE comments, which are special comments designed to communicate to the IDE directly, and non-text comments which are links to websites </w:t>
      </w:r>
      <w:r w:rsidR="005A1632">
        <w:rPr>
          <w:rFonts w:cs="Times New Roman"/>
          <w:szCs w:val="24"/>
        </w:rPr>
        <w:lastRenderedPageBreak/>
        <w:t>or other comments that are not directly related to the source code. This taxonomy which they have developed is in particularly highly related to our research, however, they choose to ignore these comments and provide little focus on them whereas it is these types of comments that we want to focus on and expand the taxonomy of.</w:t>
      </w:r>
    </w:p>
    <w:p w14:paraId="69FCC460" w14:textId="376E47CB" w:rsidR="00FA7B2B" w:rsidRDefault="00FA7B2B" w:rsidP="00FA7B2B">
      <w:pPr>
        <w:pStyle w:val="Heading2"/>
      </w:pPr>
      <w:bookmarkStart w:id="123" w:name="_Ref34208077"/>
      <w:r>
        <w:t>Detecting Code in Unstructured Text</w:t>
      </w:r>
      <w:bookmarkEnd w:id="123"/>
    </w:p>
    <w:p w14:paraId="7F9AA12B" w14:textId="10B04910" w:rsidR="00F904A4" w:rsidRPr="00FA7B2B"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CD3417">
        <w:t>, varying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however a shortcoming to their research, when they detect special characters their focus is to</w:t>
      </w:r>
      <w:r w:rsidR="00D06A7E">
        <w:t>o</w:t>
      </w:r>
      <w:r w:rsidR="00D8059E">
        <w:t xml:space="preserve"> tight and fails to note characters that can be syntactically very important</w:t>
      </w:r>
      <w:r w:rsidR="002F27D2">
        <w:t>, for example a common method of declaring string variables requires a quotation mark, which is a symbol rarely present in common speech</w:t>
      </w:r>
      <w:r w:rsidR="00D8059E">
        <w:t xml:space="preserve">. This is where our research and the work of </w:t>
      </w:r>
      <w:proofErr w:type="spellStart"/>
      <w:r w:rsidR="00D8059E">
        <w:t>Bacchelli</w:t>
      </w:r>
      <w:proofErr w:type="spellEnd"/>
      <w:r w:rsidR="00D8059E">
        <w:t xml:space="preserve"> et al. differs, we cast a much broader net on special characters and utilize decision trees to help decide which characters are the most important.</w:t>
      </w:r>
    </w:p>
    <w:p w14:paraId="172B5745" w14:textId="6035115A" w:rsidR="00AB11E8" w:rsidRDefault="0038016B" w:rsidP="00AB11E8">
      <w:pPr>
        <w:pStyle w:val="Heading2"/>
      </w:pPr>
      <w:bookmarkStart w:id="124" w:name="_Ref33723021"/>
      <w:r>
        <w:lastRenderedPageBreak/>
        <w:t xml:space="preserve"> </w:t>
      </w:r>
      <w:bookmarkStart w:id="125" w:name="_Ref34207242"/>
      <w:r w:rsidR="00AB11E8">
        <w:t xml:space="preserve">Comment </w:t>
      </w:r>
      <w:commentRangeStart w:id="126"/>
      <w:r w:rsidR="00AB11E8">
        <w:t xml:space="preserve">Generation </w:t>
      </w:r>
      <w:commentRangeEnd w:id="126"/>
      <w:r w:rsidR="00C01AA5">
        <w:rPr>
          <w:rStyle w:val="CommentReference"/>
          <w:rFonts w:eastAsiaTheme="minorHAnsi" w:cstheme="minorBidi"/>
          <w:b w:val="0"/>
          <w:bCs w:val="0"/>
          <w:color w:val="auto"/>
        </w:rPr>
        <w:commentReference w:id="126"/>
      </w:r>
      <w:r w:rsidR="00AB11E8">
        <w:t>and Comment Studies</w:t>
      </w:r>
      <w:bookmarkEnd w:id="124"/>
      <w:bookmarkEnd w:id="125"/>
    </w:p>
    <w:p w14:paraId="293CA068" w14:textId="435B037D" w:rsidR="00386FA3" w:rsidRDefault="00D8059E" w:rsidP="00386FA3">
      <w:pPr>
        <w:rPr>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sidR="00386FA3">
        <w:rPr>
          <w:rFonts w:cs="Times New Roman"/>
          <w:szCs w:val="24"/>
        </w:rPr>
        <w:fldChar w:fldCharType="begin"/>
      </w:r>
      <w:r w:rsidR="00386FA3">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cs="Times New Roman"/>
          <w:szCs w:val="24"/>
        </w:rPr>
        <w:fldChar w:fldCharType="separate"/>
      </w:r>
      <w:r w:rsidR="00386FA3" w:rsidRPr="00386FA3">
        <w:rPr>
          <w:rFonts w:cs="Times New Roman"/>
        </w:rPr>
        <w:t>[Song et al. 2019]</w:t>
      </w:r>
      <w:r w:rsidR="00386FA3">
        <w:rPr>
          <w:rFonts w:cs="Times New Roman"/>
          <w:szCs w:val="24"/>
        </w:rPr>
        <w:fldChar w:fldCharType="end"/>
      </w:r>
      <w:r w:rsidR="00386FA3">
        <w:rPr>
          <w:rFonts w:cs="Times New Roman"/>
          <w:szCs w:val="24"/>
        </w:rPr>
        <w:t>.</w:t>
      </w:r>
      <w:r w:rsidR="00221129">
        <w:rPr>
          <w:rFonts w:cs="Times New Roman"/>
          <w:szCs w:val="24"/>
        </w:rPr>
        <w:t xml:space="preserve"> The end result of the research of Song et al. is a method of applying machine learning to automatically generate comments with little human intervention.</w:t>
      </w:r>
      <w:r>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4F09C4BB" w14:textId="0AC2D198" w:rsidR="00F519A9" w:rsidRDefault="00F519A9" w:rsidP="00386FA3">
      <w:pPr>
        <w:rPr>
          <w:rFonts w:cs="Times New Roman"/>
          <w:szCs w:val="24"/>
        </w:rPr>
      </w:pPr>
      <w:r>
        <w:rPr>
          <w:rFonts w:cs="Times New Roman"/>
          <w:szCs w:val="24"/>
        </w:rPr>
        <w:t xml:space="preserve">Another application of machine learning within the study of comments is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w:t>
      </w:r>
      <w:r>
        <w:rPr>
          <w:rFonts w:cs="Times New Roman"/>
          <w:szCs w:val="24"/>
        </w:rPr>
        <w:lastRenderedPageBreak/>
        <w:t xml:space="preserve">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To analyze and condense the massive amount of data that is produced by word2vec </w:t>
      </w:r>
      <w:r w:rsidR="00AE2A70">
        <w:rPr>
          <w:rFonts w:cs="Times New Roman"/>
          <w:szCs w:val="24"/>
        </w:rPr>
        <w:fldChar w:fldCharType="begin"/>
      </w:r>
      <w:r w:rsidR="00AE2A70">
        <w:rPr>
          <w:rFonts w:cs="Times New Roman"/>
          <w:szCs w:val="24"/>
        </w:rPr>
        <w: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p>
    <w:p w14:paraId="29A9B8F3" w14:textId="41F93DD6" w:rsidR="00AB11E8" w:rsidRDefault="005A1632" w:rsidP="00AB11E8">
      <w:pPr>
        <w:pStyle w:val="Heading2"/>
      </w:pPr>
      <w:bookmarkStart w:id="127" w:name="_Ref33723091"/>
      <w:r>
        <w:t>Vectorization</w:t>
      </w:r>
      <w:bookmarkEnd w:id="127"/>
    </w:p>
    <w:p w14:paraId="5A1C7FE7" w14:textId="1E8F1DEE"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57FA657D"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xml:space="preserve">. A method of analyzing comments and source code that takes these methods into account which is very popular in natural language processing is using vector decentralization to normalize semantic cognition through utilization of </w:t>
      </w:r>
      <w:r w:rsidR="00A52AA4">
        <w:rPr>
          <w:rFonts w:cs="Times New Roman"/>
          <w:szCs w:val="24"/>
        </w:rPr>
        <w:lastRenderedPageBreak/>
        <w:t>word2vec</w:t>
      </w:r>
      <w:r w:rsidR="00F92CF5">
        <w:rPr>
          <w:rFonts w:cs="Times New Roman"/>
          <w:szCs w:val="24"/>
        </w:rPr>
        <w:t>, a popular tool for turning a document into a vector of words</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 is the use of word embedding which is becoming more popular in recent studies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56354A00" w14:textId="27309406" w:rsidR="006B4409" w:rsidRDefault="006B4409" w:rsidP="006B4409">
      <w:pPr>
        <w:pStyle w:val="Heading2"/>
      </w:pPr>
      <w:bookmarkStart w:id="128" w:name="_Ref33723167"/>
      <w:bookmarkStart w:id="129" w:name="_Ref34207284"/>
      <w:r>
        <w:t>Automated Summarization and Text Detection</w:t>
      </w:r>
      <w:bookmarkEnd w:id="128"/>
      <w:bookmarkEnd w:id="129"/>
    </w:p>
    <w:p w14:paraId="0DAB7EC7" w14:textId="683A2E9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w:t>
      </w:r>
      <w:r w:rsidR="00E72C9A">
        <w:rPr>
          <w:rFonts w:cs="Times New Roman"/>
          <w:szCs w:val="24"/>
        </w:rPr>
        <w:lastRenderedPageBreak/>
        <w:t xml:space="preserve">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32CC6281"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0B57DCC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w:t>
      </w:r>
      <w:r w:rsidR="00941C81">
        <w:rPr>
          <w:rFonts w:cs="Times New Roman"/>
          <w:szCs w:val="24"/>
        </w:rPr>
        <w:lastRenderedPageBreak/>
        <w:t xml:space="preserve">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30" w:name="_Ref34250949"/>
    </w:p>
    <w:bookmarkEnd w:id="13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4893458F" w:rsidR="00B87744" w:rsidRDefault="00B87744" w:rsidP="00C43334">
      <w:pPr>
        <w:jc w:val="both"/>
        <w:rPr>
          <w:szCs w:val="24"/>
        </w:rPr>
      </w:pPr>
      <w:r w:rsidRPr="00B87744">
        <w:rPr>
          <w:szCs w:val="24"/>
        </w:rPr>
        <w:t>In this chapter, we present a taxonomy on comments and commented out code.  This provides us with the necessary background and terminology we will use throughout the paper, as well as, defines the what we consider commented-out code for the nature of this thesis.</w:t>
      </w:r>
    </w:p>
    <w:p w14:paraId="55B23E33" w14:textId="0B1B09F1" w:rsidR="007D40F4" w:rsidRDefault="00113B6F" w:rsidP="00C43334">
      <w:pPr>
        <w:jc w:val="both"/>
        <w:rPr>
          <w:szCs w:val="24"/>
        </w:rPr>
      </w:pPr>
      <w:r>
        <w:rPr>
          <w:szCs w:val="24"/>
        </w:rPr>
        <w:t xml:space="preserve">How we define the structure of a comment is extremely important to our research as well as defining exactly what commented out code is. </w:t>
      </w:r>
      <w:r w:rsidR="007D40F4">
        <w:rPr>
          <w:szCs w:val="24"/>
        </w:rPr>
        <w:t xml:space="preserve">We define a standard comment as any comment which does not contain syntactically correct code for the language that it is present in. While typically a comment will be primarily composed of </w:t>
      </w:r>
      <w:r w:rsidR="00FB59E5">
        <w:rPr>
          <w:szCs w:val="24"/>
        </w:rPr>
        <w:t xml:space="preserve">English Prose, you may also see mathematical equations or full algorithms. </w:t>
      </w:r>
    </w:p>
    <w:p w14:paraId="2437A586" w14:textId="232175D5" w:rsidR="00C43334" w:rsidRDefault="00113B6F" w:rsidP="00C43334">
      <w:pPr>
        <w:jc w:val="both"/>
        <w:rPr>
          <w:szCs w:val="24"/>
        </w:rPr>
      </w:pPr>
      <w:r>
        <w:rPr>
          <w:szCs w:val="24"/>
        </w:rPr>
        <w:t xml:space="preserve">We define commented out code </w:t>
      </w:r>
      <w:r w:rsidR="00531EC9">
        <w:rPr>
          <w:szCs w:val="24"/>
        </w:rPr>
        <w:t xml:space="preserve">as </w:t>
      </w:r>
      <w:r w:rsidR="00531EC9" w:rsidRPr="00113B6F">
        <w:rPr>
          <w:szCs w:val="24"/>
        </w:rPr>
        <w:t>any</w:t>
      </w:r>
      <w:r w:rsidRPr="00113B6F">
        <w:rPr>
          <w:szCs w:val="24"/>
        </w:rPr>
        <w:t xml:space="preserve"> piece of source code that has been disabled by means of commenting the line it is on</w:t>
      </w:r>
      <w:r>
        <w:rPr>
          <w:szCs w:val="24"/>
        </w:rPr>
        <w:t>.</w:t>
      </w:r>
      <w:r w:rsidR="00531EC9">
        <w:rPr>
          <w:szCs w:val="24"/>
        </w:rPr>
        <w:t xml:space="preserve"> We consider anything to be a comment if it is ignored at compile time with two special exemptions. The first of these exemptions are </w:t>
      </w:r>
      <w:proofErr w:type="gramStart"/>
      <w:r w:rsidR="00531EC9" w:rsidRPr="004C7340">
        <w:rPr>
          <w:rStyle w:val="Code"/>
        </w:rPr>
        <w:t>if(</w:t>
      </w:r>
      <w:proofErr w:type="gramEnd"/>
      <w:r w:rsidR="00531EC9" w:rsidRPr="004C7340">
        <w:rPr>
          <w:rStyle w:val="Code"/>
        </w:rPr>
        <w:t xml:space="preserve">0) </w:t>
      </w:r>
      <w:r w:rsidR="00531EC9">
        <w:rPr>
          <w:szCs w:val="24"/>
        </w:rPr>
        <w:t xml:space="preserve">statements, which so long as you do not change the 0 to a 1 all text within that if block will be ignored by the compiler. However, this method of commenting can be enabled by changing the 0 to a 1 allowing </w:t>
      </w:r>
      <w:r w:rsidR="00531EC9">
        <w:rPr>
          <w:szCs w:val="24"/>
        </w:rPr>
        <w:lastRenderedPageBreak/>
        <w:t xml:space="preserve">the text inside, commonly commented out code, to be interpreted by the compiler. </w:t>
      </w:r>
      <w:r w:rsidR="004C7340">
        <w:rPr>
          <w:szCs w:val="24"/>
        </w:rPr>
        <w:t xml:space="preserve">Similar to the </w:t>
      </w:r>
      <w:proofErr w:type="gramStart"/>
      <w:r w:rsidR="004C7340" w:rsidRPr="004C7340">
        <w:rPr>
          <w:rStyle w:val="Code"/>
        </w:rPr>
        <w:t>if(</w:t>
      </w:r>
      <w:proofErr w:type="gramEnd"/>
      <w:r w:rsidR="004C7340" w:rsidRPr="004C7340">
        <w:rPr>
          <w:rStyle w:val="Code"/>
        </w:rPr>
        <w:t>0)</w:t>
      </w:r>
      <w:r w:rsidR="004C7340">
        <w:rPr>
          <w:szCs w:val="24"/>
        </w:rPr>
        <w:t xml:space="preserve"> statement is </w:t>
      </w:r>
      <w:r w:rsidR="004C7340" w:rsidRPr="004C7340">
        <w:rPr>
          <w:rStyle w:val="Code"/>
        </w:rPr>
        <w:t>if(false)</w:t>
      </w:r>
      <w:r w:rsidR="004C7340">
        <w:rPr>
          <w:szCs w:val="24"/>
        </w:rPr>
        <w:t xml:space="preserve"> which is instead enabled by changing </w:t>
      </w:r>
      <w:r w:rsidR="004C7340" w:rsidRPr="004C7340">
        <w:rPr>
          <w:rStyle w:val="Code"/>
        </w:rPr>
        <w:t>false</w:t>
      </w:r>
      <w:r w:rsidR="004C7340">
        <w:rPr>
          <w:szCs w:val="24"/>
        </w:rPr>
        <w:t xml:space="preserve"> to</w:t>
      </w:r>
      <w:r w:rsidR="004C7340" w:rsidRPr="004C7340">
        <w:rPr>
          <w:rStyle w:val="Code"/>
        </w:rPr>
        <w:t xml:space="preserve"> true</w:t>
      </w:r>
      <w:r w:rsidR="004C7340">
        <w:rPr>
          <w:szCs w:val="24"/>
        </w:rPr>
        <w:t>.</w:t>
      </w:r>
      <w:r w:rsidR="00C62611">
        <w:rPr>
          <w:szCs w:val="24"/>
        </w:rPr>
        <w:t xml:space="preserve"> Aside from these two exceptions all comments will follow one of two different structures, either a line comment or a block comment. </w:t>
      </w:r>
    </w:p>
    <w:p w14:paraId="13B36BDF" w14:textId="6876E59C" w:rsidR="00C43334" w:rsidRPr="0007121B" w:rsidRDefault="00C43334" w:rsidP="00A54E7C">
      <w:pPr>
        <w:pStyle w:val="Caption"/>
        <w:keepNext/>
        <w:jc w:val="center"/>
        <w:rPr>
          <w:smallCaps/>
          <w:sz w:val="24"/>
          <w:szCs w:val="24"/>
        </w:rPr>
      </w:pPr>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7121B">
        <w:rPr>
          <w:noProof/>
          <w:sz w:val="24"/>
          <w:szCs w:val="24"/>
        </w:rPr>
        <w:t>1</w:t>
      </w:r>
      <w:r w:rsidRPr="0007121B">
        <w:rPr>
          <w:sz w:val="24"/>
          <w:szCs w:val="24"/>
        </w:rPr>
        <w:fldChar w:fldCharType="end"/>
      </w:r>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1A01CA1"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767568CC"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p>
        </w:tc>
      </w:tr>
      <w:tr w:rsidR="00C43334" w14:paraId="7F52CBE2" w14:textId="77777777" w:rsidTr="00C73EA0">
        <w:tc>
          <w:tcPr>
            <w:tcW w:w="1885" w:type="dxa"/>
          </w:tcPr>
          <w:p w14:paraId="4856E0E3" w14:textId="2D6A3848" w:rsidR="00C43334" w:rsidRDefault="00C43334" w:rsidP="00C43334">
            <w:pPr>
              <w:ind w:firstLine="0"/>
              <w:jc w:val="both"/>
              <w:rPr>
                <w:szCs w:val="24"/>
              </w:rPr>
            </w:pPr>
            <w:proofErr w:type="gramStart"/>
            <w:r>
              <w:rPr>
                <w:szCs w:val="24"/>
              </w:rPr>
              <w:t>If(</w:t>
            </w:r>
            <w:proofErr w:type="gramEnd"/>
            <w:r>
              <w:rPr>
                <w:szCs w:val="24"/>
              </w:rPr>
              <w:t>0)</w:t>
            </w:r>
          </w:p>
        </w:tc>
        <w:tc>
          <w:tcPr>
            <w:tcW w:w="7465" w:type="dxa"/>
          </w:tcPr>
          <w:p w14:paraId="47FE3C0E" w14:textId="082F8429"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016D86">
              <w:rPr>
                <w:szCs w:val="24"/>
              </w:rPr>
              <w:t>an</w:t>
            </w:r>
            <w:r>
              <w:rPr>
                <w:szCs w:val="24"/>
              </w:rPr>
              <w:t xml:space="preserve"> if block set to 0. This sets the if block to false and does not run any of the code insi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1E8C4177"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428ADFA4"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w:t>
            </w:r>
            <w:proofErr w:type="spellStart"/>
            <w:r>
              <w:rPr>
                <w:szCs w:val="24"/>
              </w:rPr>
              <w:t>Doxygen</w:t>
            </w:r>
            <w:proofErr w:type="spellEnd"/>
            <w:r>
              <w:rPr>
                <w:szCs w:val="24"/>
              </w:rPr>
              <w:t xml:space="preserve"> it is limited </w:t>
            </w:r>
            <w:r w:rsidR="0007121B">
              <w:rPr>
                <w:szCs w:val="24"/>
              </w:rPr>
              <w:t xml:space="preserve">to </w:t>
            </w:r>
            <w:r>
              <w:rPr>
                <w:szCs w:val="24"/>
              </w:rPr>
              <w:t>java languages.</w:t>
            </w:r>
          </w:p>
        </w:tc>
      </w:tr>
    </w:tbl>
    <w:p w14:paraId="1ECE630E" w14:textId="77777777" w:rsidR="00C43334" w:rsidRDefault="00C43334" w:rsidP="00C43334">
      <w:pPr>
        <w:jc w:val="both"/>
        <w:rPr>
          <w:szCs w:val="24"/>
        </w:rPr>
      </w:pPr>
    </w:p>
    <w:p w14:paraId="6979E62C" w14:textId="08D5070E" w:rsidR="00A54E7C" w:rsidRDefault="00C62611" w:rsidP="00531EC9">
      <w:pPr>
        <w:jc w:val="both"/>
        <w:rPr>
          <w:szCs w:val="24"/>
        </w:rPr>
      </w:pPr>
      <w:r>
        <w:rPr>
          <w:szCs w:val="24"/>
        </w:rPr>
        <w:t>Line comments have a prefix operator such as</w:t>
      </w:r>
      <w:r w:rsidRPr="00C62611">
        <w:rPr>
          <w:rStyle w:val="Code"/>
        </w:rPr>
        <w:t xml:space="preserve"> //</w:t>
      </w:r>
      <w:r>
        <w:rPr>
          <w:szCs w:val="24"/>
        </w:rPr>
        <w:t xml:space="preserve"> in the c family that tells the compiler to ignore anything after the operator. This can be placed anywhere on a line, even after code. </w:t>
      </w:r>
      <w:r w:rsidR="00016D86">
        <w:rPr>
          <w:szCs w:val="24"/>
        </w:rPr>
        <w:t>Typically,</w:t>
      </w:r>
      <w:r>
        <w:rPr>
          <w:szCs w:val="24"/>
        </w:rPr>
        <w:t xml:space="preserve"> line comments are used to make small notes in a specific section of code, either saying what a variable is used for or marking areas that need fixed. </w:t>
      </w:r>
    </w:p>
    <w:p w14:paraId="70881F8F" w14:textId="75597B94" w:rsidR="00976874" w:rsidRPr="002F6928" w:rsidRDefault="00976874" w:rsidP="00976874">
      <w:pPr>
        <w:pStyle w:val="Caption"/>
        <w:keepNext/>
        <w:jc w:val="center"/>
        <w:rPr>
          <w:sz w:val="24"/>
          <w:szCs w:val="24"/>
        </w:rPr>
      </w:pPr>
      <w:r w:rsidRPr="002F6928">
        <w:rPr>
          <w:sz w:val="24"/>
          <w:szCs w:val="24"/>
        </w:rPr>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F3698E">
        <w:rPr>
          <w:noProof/>
          <w:sz w:val="24"/>
          <w:szCs w:val="24"/>
        </w:rPr>
        <w:t>2</w:t>
      </w:r>
      <w:r w:rsidRPr="002F6928">
        <w:rPr>
          <w:sz w:val="24"/>
          <w:szCs w:val="24"/>
        </w:rPr>
        <w:fldChar w:fldCharType="end"/>
      </w:r>
      <w:r w:rsidRPr="002F6928">
        <w:rPr>
          <w:sz w:val="24"/>
          <w:szCs w:val="24"/>
        </w:rPr>
        <w:t xml:space="preserve">. </w:t>
      </w:r>
      <w:r w:rsidRPr="002F6928">
        <w:rPr>
          <w:smallCaps/>
          <w:sz w:val="24"/>
          <w:szCs w:val="24"/>
        </w:rPr>
        <w:t>5 examples of line comments. The first three contain regular English prose, the second two contain snippets of commented out code.</w:t>
      </w:r>
    </w:p>
    <w:tbl>
      <w:tblPr>
        <w:tblStyle w:val="TableGrid"/>
        <w:tblW w:w="0" w:type="auto"/>
        <w:tblLook w:val="04A0" w:firstRow="1" w:lastRow="0" w:firstColumn="1" w:lastColumn="0" w:noHBand="0" w:noVBand="1"/>
      </w:tblPr>
      <w:tblGrid>
        <w:gridCol w:w="9350"/>
      </w:tblGrid>
      <w:tr w:rsidR="00976874" w14:paraId="44B7D417" w14:textId="77777777" w:rsidTr="00976874">
        <w:tc>
          <w:tcPr>
            <w:tcW w:w="9350" w:type="dxa"/>
          </w:tcPr>
          <w:p w14:paraId="089484D0" w14:textId="27A4F9EC" w:rsidR="00976874" w:rsidRPr="000A1C2B" w:rsidRDefault="000A1C2B" w:rsidP="000A1C2B">
            <w:pPr>
              <w:ind w:firstLine="0"/>
              <w:jc w:val="center"/>
              <w:rPr>
                <w:rStyle w:val="Code"/>
              </w:rPr>
            </w:pPr>
            <w:r w:rsidRPr="000A1C2B">
              <w:rPr>
                <w:rStyle w:val="Code"/>
              </w:rPr>
              <w:t>//returns the final cost after calculating tax</w:t>
            </w:r>
          </w:p>
        </w:tc>
      </w:tr>
      <w:tr w:rsidR="00976874" w14:paraId="32B9887B" w14:textId="77777777" w:rsidTr="00976874">
        <w:tc>
          <w:tcPr>
            <w:tcW w:w="9350" w:type="dxa"/>
          </w:tcPr>
          <w:p w14:paraId="5B504D7D" w14:textId="5F667478" w:rsidR="00976874" w:rsidRDefault="00B11828" w:rsidP="002F6928">
            <w:pPr>
              <w:spacing w:line="240" w:lineRule="auto"/>
              <w:ind w:firstLine="0"/>
              <w:jc w:val="center"/>
              <w:rPr>
                <w:szCs w:val="24"/>
              </w:rPr>
            </w:pPr>
            <w:r>
              <w:rPr>
                <w:szCs w:val="24"/>
              </w:rPr>
              <w:t>This comment is in reference to a return of a variable and is an example of an inline comment meant to explain what piece of code is doing.</w:t>
            </w:r>
          </w:p>
        </w:tc>
      </w:tr>
      <w:tr w:rsidR="00976874" w14:paraId="5E1CA38B" w14:textId="77777777" w:rsidTr="00976874">
        <w:tc>
          <w:tcPr>
            <w:tcW w:w="9350" w:type="dxa"/>
          </w:tcPr>
          <w:p w14:paraId="12B5A8E2" w14:textId="7DE4DFE1" w:rsidR="00976874" w:rsidRPr="002F6928" w:rsidRDefault="00B11828" w:rsidP="002F6928">
            <w:pPr>
              <w:ind w:firstLine="0"/>
              <w:jc w:val="center"/>
              <w:rPr>
                <w:rStyle w:val="Code"/>
              </w:rPr>
            </w:pPr>
            <w:r w:rsidRPr="002F6928">
              <w:rPr>
                <w:rStyle w:val="Code"/>
              </w:rPr>
              <w:t>//Variable instantiation section</w:t>
            </w:r>
          </w:p>
        </w:tc>
      </w:tr>
      <w:tr w:rsidR="00976874" w14:paraId="1BAC698A" w14:textId="77777777" w:rsidTr="00976874">
        <w:tc>
          <w:tcPr>
            <w:tcW w:w="9350" w:type="dxa"/>
          </w:tcPr>
          <w:p w14:paraId="0BBAE33E" w14:textId="3FBAEDB8" w:rsidR="00976874" w:rsidRDefault="00EE54CC" w:rsidP="002F6928">
            <w:pPr>
              <w:ind w:firstLine="0"/>
              <w:jc w:val="center"/>
              <w:rPr>
                <w:szCs w:val="24"/>
              </w:rPr>
            </w:pPr>
            <w:r>
              <w:rPr>
                <w:szCs w:val="24"/>
              </w:rPr>
              <w:t xml:space="preserve">This comment references </w:t>
            </w:r>
            <w:r w:rsidR="00AF5DF2">
              <w:rPr>
                <w:szCs w:val="24"/>
              </w:rPr>
              <w:t>a section of code giving a simple description.</w:t>
            </w:r>
          </w:p>
        </w:tc>
      </w:tr>
      <w:tr w:rsidR="00976874" w14:paraId="4588209A" w14:textId="77777777" w:rsidTr="00976874">
        <w:tc>
          <w:tcPr>
            <w:tcW w:w="9350" w:type="dxa"/>
          </w:tcPr>
          <w:p w14:paraId="40598676" w14:textId="4DC0255E" w:rsidR="00976874" w:rsidRPr="002F6928" w:rsidRDefault="00AF5DF2" w:rsidP="002F6928">
            <w:pPr>
              <w:ind w:firstLine="0"/>
              <w:jc w:val="center"/>
              <w:rPr>
                <w:rStyle w:val="Code"/>
              </w:rPr>
            </w:pPr>
            <w:r w:rsidRPr="002F6928">
              <w:rPr>
                <w:rStyle w:val="Code"/>
              </w:rPr>
              <w:lastRenderedPageBreak/>
              <w:t>//accuracy = (TP + TN)</w:t>
            </w:r>
            <w:proofErr w:type="gramStart"/>
            <w:r w:rsidRPr="002F6928">
              <w:rPr>
                <w:rStyle w:val="Code"/>
              </w:rPr>
              <w:t>/(</w:t>
            </w:r>
            <w:proofErr w:type="gramEnd"/>
            <w:r w:rsidRPr="002F6928">
              <w:rPr>
                <w:rStyle w:val="Code"/>
              </w:rPr>
              <w:t>TP + TN + FP + FN)</w:t>
            </w:r>
          </w:p>
        </w:tc>
      </w:tr>
      <w:tr w:rsidR="00976874" w14:paraId="45121C3E" w14:textId="77777777" w:rsidTr="00976874">
        <w:tc>
          <w:tcPr>
            <w:tcW w:w="9350" w:type="dxa"/>
          </w:tcPr>
          <w:p w14:paraId="12579594" w14:textId="6835C7CC" w:rsidR="00976874" w:rsidRDefault="00AF5DF2" w:rsidP="002F6928">
            <w:pPr>
              <w:ind w:firstLine="0"/>
              <w:jc w:val="center"/>
              <w:rPr>
                <w:szCs w:val="24"/>
              </w:rPr>
            </w:pPr>
            <w:r>
              <w:rPr>
                <w:szCs w:val="24"/>
              </w:rPr>
              <w:t>This comment references the equation used to build a snippet of code.</w:t>
            </w:r>
          </w:p>
        </w:tc>
      </w:tr>
      <w:tr w:rsidR="00976874" w14:paraId="38539D9D" w14:textId="77777777" w:rsidTr="00976874">
        <w:tc>
          <w:tcPr>
            <w:tcW w:w="9350" w:type="dxa"/>
          </w:tcPr>
          <w:p w14:paraId="62D24951" w14:textId="41CD72A8" w:rsidR="00976874" w:rsidRPr="002F6928" w:rsidRDefault="002F6928" w:rsidP="002F6928">
            <w:pPr>
              <w:ind w:firstLine="0"/>
              <w:jc w:val="center"/>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r>
      <w:tr w:rsidR="00976874" w14:paraId="75B3025B" w14:textId="77777777" w:rsidTr="00976874">
        <w:tc>
          <w:tcPr>
            <w:tcW w:w="9350" w:type="dxa"/>
          </w:tcPr>
          <w:p w14:paraId="7AD26D2B" w14:textId="52689AD7" w:rsidR="00976874" w:rsidRDefault="002F6928" w:rsidP="002F6928">
            <w:pPr>
              <w:ind w:firstLine="0"/>
              <w:jc w:val="center"/>
              <w:rPr>
                <w:szCs w:val="24"/>
              </w:rPr>
            </w:pPr>
            <w:r>
              <w:rPr>
                <w:szCs w:val="24"/>
              </w:rPr>
              <w:t>This comment is a simple function call which has been commented out.</w:t>
            </w:r>
          </w:p>
        </w:tc>
      </w:tr>
      <w:tr w:rsidR="00976874" w14:paraId="3AEA9689" w14:textId="77777777" w:rsidTr="00976874">
        <w:tc>
          <w:tcPr>
            <w:tcW w:w="9350" w:type="dxa"/>
          </w:tcPr>
          <w:p w14:paraId="73C3D5B6" w14:textId="076C1657" w:rsidR="00976874" w:rsidRPr="002F6928" w:rsidRDefault="002F6928" w:rsidP="002F6928">
            <w:pPr>
              <w:ind w:firstLine="0"/>
              <w:jc w:val="center"/>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r>
      <w:tr w:rsidR="00976874" w14:paraId="1B90CCAD" w14:textId="77777777" w:rsidTr="00976874">
        <w:tc>
          <w:tcPr>
            <w:tcW w:w="9350" w:type="dxa"/>
          </w:tcPr>
          <w:p w14:paraId="482DAE9E" w14:textId="17523279" w:rsidR="00976874" w:rsidRDefault="002F6928" w:rsidP="002F6928">
            <w:pPr>
              <w:ind w:firstLine="0"/>
              <w:jc w:val="center"/>
              <w:rPr>
                <w:szCs w:val="24"/>
              </w:rPr>
            </w:pPr>
            <w:r>
              <w:rPr>
                <w:szCs w:val="24"/>
              </w:rPr>
              <w:t>This comment is the start of a for loop which has been commented out.</w:t>
            </w:r>
          </w:p>
        </w:tc>
      </w:tr>
    </w:tbl>
    <w:p w14:paraId="6F7C5B01" w14:textId="77777777" w:rsidR="00976874" w:rsidRDefault="00976874" w:rsidP="00531EC9">
      <w:pPr>
        <w:jc w:val="both"/>
        <w:rPr>
          <w:szCs w:val="24"/>
        </w:rPr>
      </w:pPr>
    </w:p>
    <w:p w14:paraId="7A7A6902" w14:textId="451B7A05" w:rsidR="002F6928" w:rsidRDefault="001677A4" w:rsidP="00531EC9">
      <w:pPr>
        <w:jc w:val="both"/>
        <w:rPr>
          <w:szCs w:val="24"/>
        </w:rPr>
      </w:pPr>
      <w:r>
        <w:rPr>
          <w:szCs w:val="24"/>
        </w:rPr>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p>
    <w:p w14:paraId="4A24FB3D" w14:textId="07C742CF" w:rsidR="002F6928" w:rsidRDefault="002F6928" w:rsidP="00531EC9">
      <w:pPr>
        <w:jc w:val="both"/>
        <w:rPr>
          <w:szCs w:val="24"/>
        </w:rPr>
      </w:pPr>
    </w:p>
    <w:p w14:paraId="025AA50B" w14:textId="6A7A400E" w:rsidR="002F6928" w:rsidRDefault="002F6928" w:rsidP="00531EC9">
      <w:pPr>
        <w:jc w:val="both"/>
        <w:rPr>
          <w:szCs w:val="24"/>
        </w:rPr>
      </w:pPr>
    </w:p>
    <w:p w14:paraId="656B7F33" w14:textId="45FD7A5D" w:rsidR="002F6928" w:rsidRPr="00A20996" w:rsidRDefault="002F6928" w:rsidP="00A20996">
      <w:pPr>
        <w:pStyle w:val="Caption"/>
        <w:keepNext/>
        <w:jc w:val="center"/>
        <w:rPr>
          <w:sz w:val="24"/>
          <w:szCs w:val="24"/>
        </w:rPr>
      </w:pPr>
      <w:r w:rsidRPr="00A20996">
        <w:rPr>
          <w:sz w:val="24"/>
          <w:szCs w:val="24"/>
        </w:rPr>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F3698E">
        <w:rPr>
          <w:noProof/>
          <w:sz w:val="24"/>
          <w:szCs w:val="24"/>
        </w:rPr>
        <w:t>3</w:t>
      </w:r>
      <w:r w:rsidRPr="00A20996">
        <w:rPr>
          <w:sz w:val="24"/>
          <w:szCs w:val="24"/>
        </w:rPr>
        <w:fldChar w:fldCharType="end"/>
      </w:r>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
      <w:tblGrid>
        <w:gridCol w:w="9350"/>
      </w:tblGrid>
      <w:tr w:rsidR="002F6928" w14:paraId="0E0D2B89" w14:textId="77777777" w:rsidTr="002F6928">
        <w:tc>
          <w:tcPr>
            <w:tcW w:w="9350" w:type="dxa"/>
          </w:tcPr>
          <w:p w14:paraId="6E1FA7B0" w14:textId="77777777" w:rsidR="00F302F0" w:rsidRPr="00F302F0" w:rsidRDefault="00F302F0" w:rsidP="00A20996">
            <w:pPr>
              <w:spacing w:line="240" w:lineRule="auto"/>
              <w:ind w:firstLine="0"/>
              <w:rPr>
                <w:szCs w:val="24"/>
              </w:rPr>
            </w:pPr>
            <w:r w:rsidRPr="00F302F0">
              <w:rPr>
                <w:szCs w:val="24"/>
              </w:rPr>
              <w:t>/*</w:t>
            </w:r>
          </w:p>
          <w:p w14:paraId="4F70F064" w14:textId="77777777" w:rsidR="00F302F0" w:rsidRPr="00F302F0" w:rsidRDefault="00F302F0" w:rsidP="00A20996">
            <w:pPr>
              <w:spacing w:line="240" w:lineRule="auto"/>
              <w:ind w:firstLine="0"/>
              <w:rPr>
                <w:szCs w:val="24"/>
              </w:rPr>
            </w:pPr>
            <w:r w:rsidRPr="00F302F0">
              <w:rPr>
                <w:szCs w:val="24"/>
              </w:rPr>
              <w:t xml:space="preserve"> * Licensed under the Apache License, Version 2.0 (the "License");</w:t>
            </w:r>
          </w:p>
          <w:p w14:paraId="3AC30412" w14:textId="77777777" w:rsidR="00F302F0" w:rsidRPr="00F302F0" w:rsidRDefault="00F302F0" w:rsidP="00A20996">
            <w:pPr>
              <w:spacing w:line="240" w:lineRule="auto"/>
              <w:ind w:firstLine="0"/>
              <w:rPr>
                <w:szCs w:val="24"/>
              </w:rPr>
            </w:pPr>
            <w:r w:rsidRPr="00F302F0">
              <w:rPr>
                <w:szCs w:val="24"/>
              </w:rPr>
              <w:t xml:space="preserve"> * you may not use this file except in compliance with the License.</w:t>
            </w:r>
          </w:p>
          <w:p w14:paraId="667FF4E9" w14:textId="77777777" w:rsidR="00F302F0" w:rsidRPr="00F302F0" w:rsidRDefault="00F302F0" w:rsidP="00A20996">
            <w:pPr>
              <w:spacing w:line="240" w:lineRule="auto"/>
              <w:ind w:firstLine="0"/>
              <w:rPr>
                <w:szCs w:val="24"/>
              </w:rPr>
            </w:pPr>
            <w:r w:rsidRPr="00F302F0">
              <w:rPr>
                <w:szCs w:val="24"/>
              </w:rPr>
              <w:t xml:space="preserve"> * You may obtain a copy of the License at</w:t>
            </w:r>
          </w:p>
          <w:p w14:paraId="55E38EB2" w14:textId="77777777" w:rsidR="00F302F0" w:rsidRPr="00F302F0" w:rsidRDefault="00F302F0" w:rsidP="00A20996">
            <w:pPr>
              <w:spacing w:line="240" w:lineRule="auto"/>
              <w:ind w:firstLine="0"/>
              <w:rPr>
                <w:szCs w:val="24"/>
              </w:rPr>
            </w:pPr>
            <w:r w:rsidRPr="00F302F0">
              <w:rPr>
                <w:szCs w:val="24"/>
              </w:rPr>
              <w:t xml:space="preserve"> *</w:t>
            </w:r>
          </w:p>
          <w:p w14:paraId="15E62CC4" w14:textId="77777777" w:rsidR="00F302F0" w:rsidRPr="00F302F0" w:rsidRDefault="00F302F0" w:rsidP="00A20996">
            <w:pPr>
              <w:spacing w:line="240" w:lineRule="auto"/>
              <w:ind w:firstLine="0"/>
              <w:rPr>
                <w:szCs w:val="24"/>
              </w:rPr>
            </w:pPr>
            <w:r w:rsidRPr="00F302F0">
              <w:rPr>
                <w:szCs w:val="24"/>
              </w:rPr>
              <w:t xml:space="preserve"> * http://www.apache.org/licenses/LICENSE-2.0</w:t>
            </w:r>
          </w:p>
          <w:p w14:paraId="3A501679" w14:textId="77777777" w:rsidR="00F302F0" w:rsidRPr="00F302F0" w:rsidRDefault="00F302F0" w:rsidP="00A20996">
            <w:pPr>
              <w:spacing w:line="240" w:lineRule="auto"/>
              <w:ind w:firstLine="0"/>
              <w:rPr>
                <w:szCs w:val="24"/>
              </w:rPr>
            </w:pPr>
            <w:r w:rsidRPr="00F302F0">
              <w:rPr>
                <w:szCs w:val="24"/>
              </w:rPr>
              <w:t xml:space="preserve"> *</w:t>
            </w:r>
          </w:p>
          <w:p w14:paraId="2D7AED6F" w14:textId="77777777" w:rsidR="00F302F0" w:rsidRPr="00F302F0" w:rsidRDefault="00F302F0" w:rsidP="00A20996">
            <w:pPr>
              <w:spacing w:line="240" w:lineRule="auto"/>
              <w:ind w:firstLine="0"/>
              <w:rPr>
                <w:szCs w:val="24"/>
              </w:rPr>
            </w:pPr>
            <w:r w:rsidRPr="00F302F0">
              <w:rPr>
                <w:szCs w:val="24"/>
              </w:rPr>
              <w:t xml:space="preserve"> * Unless required by applicable law or agreed to in writing, software</w:t>
            </w:r>
          </w:p>
          <w:p w14:paraId="5FF38E1E" w14:textId="77777777" w:rsidR="00F302F0" w:rsidRPr="00F302F0" w:rsidRDefault="00F302F0" w:rsidP="00A20996">
            <w:pPr>
              <w:spacing w:line="240" w:lineRule="auto"/>
              <w:ind w:firstLine="0"/>
              <w:rPr>
                <w:szCs w:val="24"/>
              </w:rPr>
            </w:pPr>
            <w:r w:rsidRPr="00F302F0">
              <w:rPr>
                <w:szCs w:val="24"/>
              </w:rPr>
              <w:t xml:space="preserve"> * distributed under the License is distributed on an "AS IS" BASIS,</w:t>
            </w:r>
          </w:p>
          <w:p w14:paraId="1DA00A17" w14:textId="77777777" w:rsidR="00F302F0" w:rsidRPr="00F302F0" w:rsidRDefault="00F302F0" w:rsidP="00A20996">
            <w:pPr>
              <w:spacing w:line="240" w:lineRule="auto"/>
              <w:ind w:firstLine="0"/>
              <w:rPr>
                <w:szCs w:val="24"/>
              </w:rPr>
            </w:pPr>
            <w:r w:rsidRPr="00F302F0">
              <w:rPr>
                <w:szCs w:val="24"/>
              </w:rPr>
              <w:t xml:space="preserve"> * WITHOUT WARRANTIES OR CONDITIONS OF ANY KIND, either express or implied.</w:t>
            </w:r>
          </w:p>
          <w:p w14:paraId="1FAFCB21" w14:textId="77777777" w:rsidR="00F302F0" w:rsidRPr="00F302F0" w:rsidRDefault="00F302F0" w:rsidP="00A20996">
            <w:pPr>
              <w:spacing w:line="240" w:lineRule="auto"/>
              <w:ind w:firstLine="0"/>
              <w:rPr>
                <w:szCs w:val="24"/>
              </w:rPr>
            </w:pPr>
            <w:r w:rsidRPr="00F302F0">
              <w:rPr>
                <w:szCs w:val="24"/>
              </w:rPr>
              <w:t xml:space="preserve"> * See the License for the specific language governing permissions and</w:t>
            </w:r>
          </w:p>
          <w:p w14:paraId="3610825D" w14:textId="77777777" w:rsidR="00F302F0" w:rsidRPr="00F302F0" w:rsidRDefault="00F302F0" w:rsidP="00A20996">
            <w:pPr>
              <w:spacing w:line="240" w:lineRule="auto"/>
              <w:ind w:firstLine="0"/>
              <w:rPr>
                <w:szCs w:val="24"/>
              </w:rPr>
            </w:pPr>
            <w:r w:rsidRPr="00F302F0">
              <w:rPr>
                <w:szCs w:val="24"/>
              </w:rPr>
              <w:t xml:space="preserve"> * limitations under the License.</w:t>
            </w:r>
          </w:p>
          <w:p w14:paraId="7CCE367C" w14:textId="3265E74D" w:rsidR="002F6928" w:rsidRDefault="00F302F0" w:rsidP="00A20996">
            <w:pPr>
              <w:spacing w:line="240" w:lineRule="auto"/>
              <w:ind w:firstLine="0"/>
              <w:rPr>
                <w:szCs w:val="24"/>
              </w:rPr>
            </w:pPr>
            <w:r w:rsidRPr="00F302F0">
              <w:rPr>
                <w:szCs w:val="24"/>
              </w:rPr>
              <w:t xml:space="preserve"> */</w:t>
            </w:r>
          </w:p>
        </w:tc>
      </w:tr>
      <w:tr w:rsidR="002F6928" w14:paraId="3B736F63" w14:textId="77777777" w:rsidTr="002F6928">
        <w:tc>
          <w:tcPr>
            <w:tcW w:w="9350" w:type="dxa"/>
          </w:tcPr>
          <w:p w14:paraId="2A4BDD3E" w14:textId="640F5E71" w:rsidR="002F6928" w:rsidRDefault="00F302F0" w:rsidP="00A20996">
            <w:pPr>
              <w:ind w:firstLine="0"/>
              <w:jc w:val="center"/>
              <w:rPr>
                <w:szCs w:val="24"/>
              </w:rPr>
            </w:pPr>
            <w:r>
              <w:rPr>
                <w:szCs w:val="24"/>
              </w:rPr>
              <w:t>This comment contains all of the details of the licensing related to the source code in the file.</w:t>
            </w:r>
          </w:p>
        </w:tc>
      </w:tr>
      <w:tr w:rsidR="002F6928" w14:paraId="46033EF1" w14:textId="77777777" w:rsidTr="002F6928">
        <w:tc>
          <w:tcPr>
            <w:tcW w:w="9350" w:type="dxa"/>
          </w:tcPr>
          <w:p w14:paraId="6F115DF5" w14:textId="77777777" w:rsidR="00F302F0" w:rsidRPr="00F302F0" w:rsidRDefault="00F302F0" w:rsidP="00A20996">
            <w:pPr>
              <w:spacing w:line="240" w:lineRule="auto"/>
              <w:ind w:firstLine="0"/>
              <w:rPr>
                <w:szCs w:val="24"/>
              </w:rPr>
            </w:pPr>
            <w:r w:rsidRPr="00F302F0">
              <w:rPr>
                <w:szCs w:val="24"/>
              </w:rPr>
              <w:lastRenderedPageBreak/>
              <w:t>/*</w:t>
            </w:r>
          </w:p>
          <w:p w14:paraId="084E61B7" w14:textId="77777777" w:rsidR="00F302F0" w:rsidRPr="00F302F0" w:rsidRDefault="00F302F0" w:rsidP="00A20996">
            <w:pPr>
              <w:spacing w:line="240" w:lineRule="auto"/>
              <w:ind w:firstLine="0"/>
              <w:rPr>
                <w:szCs w:val="24"/>
              </w:rPr>
            </w:pPr>
            <w:r w:rsidRPr="00F302F0">
              <w:rPr>
                <w:szCs w:val="24"/>
              </w:rPr>
              <w:t xml:space="preserve"> * </w:t>
            </w:r>
            <w:proofErr w:type="spellStart"/>
            <w:r w:rsidRPr="00F302F0">
              <w:rPr>
                <w:szCs w:val="24"/>
              </w:rPr>
              <w:t>findInternal</w:t>
            </w:r>
            <w:proofErr w:type="spellEnd"/>
            <w:r w:rsidRPr="00F302F0">
              <w:rPr>
                <w:szCs w:val="24"/>
              </w:rPr>
              <w:t xml:space="preserve"> --</w:t>
            </w:r>
          </w:p>
          <w:p w14:paraId="42075790" w14:textId="77777777" w:rsidR="00F302F0" w:rsidRPr="00F302F0" w:rsidRDefault="00F302F0" w:rsidP="00A20996">
            <w:pPr>
              <w:spacing w:line="240" w:lineRule="auto"/>
              <w:ind w:firstLine="0"/>
              <w:rPr>
                <w:szCs w:val="24"/>
              </w:rPr>
            </w:pPr>
            <w:r w:rsidRPr="00F302F0">
              <w:rPr>
                <w:szCs w:val="24"/>
              </w:rPr>
              <w:t xml:space="preserve"> *</w:t>
            </w:r>
          </w:p>
          <w:p w14:paraId="2EB6FDFD" w14:textId="77777777" w:rsidR="00F302F0" w:rsidRPr="00F302F0" w:rsidRDefault="00F302F0" w:rsidP="00A20996">
            <w:pPr>
              <w:spacing w:line="240" w:lineRule="auto"/>
              <w:ind w:firstLine="0"/>
              <w:rPr>
                <w:szCs w:val="24"/>
              </w:rPr>
            </w:pPr>
            <w:r w:rsidRPr="00F302F0">
              <w:rPr>
                <w:szCs w:val="24"/>
              </w:rPr>
              <w:t xml:space="preserve"> *   Sets </w:t>
            </w:r>
            <w:proofErr w:type="spellStart"/>
            <w:proofErr w:type="gramStart"/>
            <w:r w:rsidRPr="00F302F0">
              <w:rPr>
                <w:szCs w:val="24"/>
              </w:rPr>
              <w:t>ret.second</w:t>
            </w:r>
            <w:proofErr w:type="spellEnd"/>
            <w:proofErr w:type="gramEnd"/>
            <w:r w:rsidRPr="00F302F0">
              <w:rPr>
                <w:szCs w:val="24"/>
              </w:rPr>
              <w:t xml:space="preserve"> to value found and </w:t>
            </w:r>
            <w:proofErr w:type="spellStart"/>
            <w:r w:rsidRPr="00F302F0">
              <w:rPr>
                <w:szCs w:val="24"/>
              </w:rPr>
              <w:t>ret.index</w:t>
            </w:r>
            <w:proofErr w:type="spellEnd"/>
            <w:r w:rsidRPr="00F302F0">
              <w:rPr>
                <w:szCs w:val="24"/>
              </w:rPr>
              <w:t xml:space="preserve"> to index</w:t>
            </w:r>
          </w:p>
          <w:p w14:paraId="3D3AA21C" w14:textId="77777777" w:rsidR="00F302F0" w:rsidRPr="00F302F0" w:rsidRDefault="00F302F0" w:rsidP="00A20996">
            <w:pPr>
              <w:spacing w:line="240" w:lineRule="auto"/>
              <w:ind w:firstLine="0"/>
              <w:rPr>
                <w:szCs w:val="24"/>
              </w:rPr>
            </w:pPr>
            <w:r w:rsidRPr="00F302F0">
              <w:rPr>
                <w:szCs w:val="24"/>
              </w:rPr>
              <w:t xml:space="preserve"> *   of key and returns true, or if key does not exist returns false and</w:t>
            </w:r>
          </w:p>
          <w:p w14:paraId="0D69E5CA" w14:textId="77777777" w:rsidR="00F302F0" w:rsidRPr="00F302F0" w:rsidRDefault="00F302F0" w:rsidP="00A20996">
            <w:pPr>
              <w:spacing w:line="240" w:lineRule="auto"/>
              <w:ind w:firstLine="0"/>
              <w:rPr>
                <w:szCs w:val="24"/>
              </w:rPr>
            </w:pPr>
            <w:r w:rsidRPr="00F302F0">
              <w:rPr>
                <w:szCs w:val="24"/>
              </w:rPr>
              <w:t xml:space="preserve"> *   </w:t>
            </w:r>
            <w:proofErr w:type="spellStart"/>
            <w:proofErr w:type="gramStart"/>
            <w:r w:rsidRPr="00F302F0">
              <w:rPr>
                <w:szCs w:val="24"/>
              </w:rPr>
              <w:t>ret.index</w:t>
            </w:r>
            <w:proofErr w:type="spellEnd"/>
            <w:proofErr w:type="gramEnd"/>
            <w:r w:rsidRPr="00F302F0">
              <w:rPr>
                <w:szCs w:val="24"/>
              </w:rPr>
              <w:t xml:space="preserve"> is set to capacity_.</w:t>
            </w:r>
          </w:p>
          <w:p w14:paraId="5684F6F7" w14:textId="32A13327" w:rsidR="002F6928" w:rsidRDefault="00F302F0" w:rsidP="00A20996">
            <w:pPr>
              <w:spacing w:line="240" w:lineRule="auto"/>
              <w:ind w:firstLine="0"/>
              <w:rPr>
                <w:szCs w:val="24"/>
              </w:rPr>
            </w:pPr>
            <w:r w:rsidRPr="00F302F0">
              <w:rPr>
                <w:szCs w:val="24"/>
              </w:rPr>
              <w:t xml:space="preserve"> */</w:t>
            </w:r>
          </w:p>
        </w:tc>
      </w:tr>
      <w:tr w:rsidR="002F6928" w14:paraId="5FA7B996" w14:textId="77777777" w:rsidTr="002F6928">
        <w:tc>
          <w:tcPr>
            <w:tcW w:w="9350" w:type="dxa"/>
          </w:tcPr>
          <w:p w14:paraId="05927BE5" w14:textId="4E53DFC4" w:rsidR="002F6928" w:rsidRDefault="00FB0C01" w:rsidP="00A20996">
            <w:pPr>
              <w:ind w:firstLine="0"/>
              <w:jc w:val="center"/>
              <w:rPr>
                <w:szCs w:val="24"/>
              </w:rPr>
            </w:pPr>
            <w:r>
              <w:rPr>
                <w:szCs w:val="24"/>
              </w:rPr>
              <w:t>This comment contains a full description of what is occurring in a function.</w:t>
            </w:r>
          </w:p>
        </w:tc>
      </w:tr>
      <w:tr w:rsidR="002F6928" w14:paraId="2B758A80" w14:textId="77777777" w:rsidTr="002F6928">
        <w:tc>
          <w:tcPr>
            <w:tcW w:w="9350" w:type="dxa"/>
          </w:tcPr>
          <w:p w14:paraId="40878E94" w14:textId="77F17ECC" w:rsidR="002F6928" w:rsidRDefault="00B26EEB" w:rsidP="00A20996">
            <w:pPr>
              <w:ind w:firstLine="0"/>
              <w:jc w:val="center"/>
              <w:rPr>
                <w:szCs w:val="24"/>
              </w:rPr>
            </w:pPr>
            <w:r w:rsidRPr="00B26EEB">
              <w:rPr>
                <w:szCs w:val="24"/>
              </w:rPr>
              <w:t xml:space="preserve">/* Tests are based on the examples in the </w:t>
            </w:r>
            <w:proofErr w:type="spellStart"/>
            <w:r w:rsidRPr="00B26EEB">
              <w:rPr>
                <w:szCs w:val="24"/>
              </w:rPr>
              <w:t>pandoc</w:t>
            </w:r>
            <w:proofErr w:type="spellEnd"/>
            <w:r w:rsidRPr="00B26EEB">
              <w:rPr>
                <w:szCs w:val="24"/>
              </w:rPr>
              <w:t xml:space="preserve"> documentation */</w:t>
            </w:r>
          </w:p>
        </w:tc>
      </w:tr>
      <w:tr w:rsidR="002F6928" w14:paraId="100A4075" w14:textId="77777777" w:rsidTr="002F6928">
        <w:tc>
          <w:tcPr>
            <w:tcW w:w="9350" w:type="dxa"/>
          </w:tcPr>
          <w:p w14:paraId="574F15F5" w14:textId="48EF2310" w:rsidR="002F6928" w:rsidRDefault="00A20996" w:rsidP="00A20996">
            <w:pPr>
              <w:ind w:firstLine="0"/>
              <w:jc w:val="center"/>
              <w:rPr>
                <w:szCs w:val="24"/>
              </w:rPr>
            </w:pPr>
            <w:r>
              <w:rPr>
                <w:szCs w:val="24"/>
              </w:rPr>
              <w:t>This comment is a sample of a single line kept in a block comment marker.</w:t>
            </w:r>
          </w:p>
        </w:tc>
      </w:tr>
      <w:tr w:rsidR="002F6928" w14:paraId="5C6CD025" w14:textId="77777777" w:rsidTr="002F6928">
        <w:tc>
          <w:tcPr>
            <w:tcW w:w="9350" w:type="dxa"/>
          </w:tcPr>
          <w:p w14:paraId="7097ACD0" w14:textId="77777777" w:rsidR="00A20996" w:rsidRPr="00A20996" w:rsidRDefault="00A20996" w:rsidP="00A20996">
            <w:pPr>
              <w:spacing w:line="240" w:lineRule="auto"/>
              <w:ind w:firstLine="0"/>
              <w:rPr>
                <w:szCs w:val="24"/>
              </w:rPr>
            </w:pPr>
            <w:r w:rsidRPr="00A20996">
              <w:rPr>
                <w:szCs w:val="24"/>
              </w:rPr>
              <w:t xml:space="preserve">/*var </w:t>
            </w:r>
            <w:proofErr w:type="spellStart"/>
            <w:r w:rsidRPr="00A20996">
              <w:rPr>
                <w:szCs w:val="24"/>
              </w:rPr>
              <w:t>cour</w:t>
            </w:r>
            <w:proofErr w:type="spellEnd"/>
            <w:r w:rsidRPr="00A20996">
              <w:rPr>
                <w:szCs w:val="24"/>
              </w:rPr>
              <w:t xml:space="preserve"> = </w:t>
            </w:r>
            <w:proofErr w:type="spellStart"/>
            <w:proofErr w:type="gramStart"/>
            <w:r w:rsidRPr="00A20996">
              <w:rPr>
                <w:szCs w:val="24"/>
              </w:rPr>
              <w:t>EntityManager</w:t>
            </w:r>
            <w:proofErr w:type="spellEnd"/>
            <w:r w:rsidRPr="00A20996">
              <w:rPr>
                <w:szCs w:val="24"/>
              </w:rPr>
              <w:t>&lt;Courier&gt;.</w:t>
            </w:r>
            <w:proofErr w:type="spellStart"/>
            <w:r w:rsidRPr="00A20996">
              <w:rPr>
                <w:szCs w:val="24"/>
              </w:rPr>
              <w:t>Entities.FirstOrDefault</w:t>
            </w:r>
            <w:proofErr w:type="spellEnd"/>
            <w:proofErr w:type="gramEnd"/>
            <w:r w:rsidRPr="00A20996">
              <w:rPr>
                <w:szCs w:val="24"/>
              </w:rPr>
              <w:t>();</w:t>
            </w:r>
          </w:p>
          <w:p w14:paraId="05CD9D81" w14:textId="77777777" w:rsidR="00A20996" w:rsidRPr="00A20996" w:rsidRDefault="00A20996" w:rsidP="00A20996">
            <w:pPr>
              <w:spacing w:line="240" w:lineRule="auto"/>
              <w:ind w:firstLine="0"/>
              <w:rPr>
                <w:szCs w:val="24"/>
              </w:rPr>
            </w:pPr>
          </w:p>
          <w:p w14:paraId="3C200DBE" w14:textId="77777777" w:rsidR="00A20996" w:rsidRPr="00A20996" w:rsidRDefault="00A20996" w:rsidP="00A20996">
            <w:pPr>
              <w:spacing w:line="240" w:lineRule="auto"/>
              <w:ind w:firstLine="0"/>
              <w:rPr>
                <w:szCs w:val="24"/>
              </w:rPr>
            </w:pPr>
            <w:r w:rsidRPr="00A20996">
              <w:rPr>
                <w:szCs w:val="24"/>
              </w:rPr>
              <w:t xml:space="preserve">            </w:t>
            </w:r>
            <w:proofErr w:type="spellStart"/>
            <w:r w:rsidRPr="00A20996">
              <w:rPr>
                <w:szCs w:val="24"/>
              </w:rPr>
              <w:t>UpdateManager.Subscribe</w:t>
            </w:r>
            <w:proofErr w:type="spellEnd"/>
            <w:r w:rsidRPr="00A20996">
              <w:rPr>
                <w:szCs w:val="24"/>
              </w:rPr>
              <w:t>(() =&gt;</w:t>
            </w:r>
          </w:p>
          <w:p w14:paraId="34BC0E7C" w14:textId="77777777" w:rsidR="00A20996" w:rsidRPr="00A20996" w:rsidRDefault="00A20996" w:rsidP="00A20996">
            <w:pPr>
              <w:spacing w:line="240" w:lineRule="auto"/>
              <w:ind w:firstLine="0"/>
              <w:rPr>
                <w:szCs w:val="24"/>
              </w:rPr>
            </w:pPr>
            <w:r w:rsidRPr="00A20996">
              <w:rPr>
                <w:szCs w:val="24"/>
              </w:rPr>
              <w:t xml:space="preserve">            {</w:t>
            </w:r>
          </w:p>
          <w:p w14:paraId="2D848A6F" w14:textId="77777777" w:rsidR="00A20996" w:rsidRPr="00A20996" w:rsidRDefault="00A20996" w:rsidP="00A20996">
            <w:pPr>
              <w:spacing w:line="240" w:lineRule="auto"/>
              <w:ind w:firstLine="0"/>
              <w:rPr>
                <w:szCs w:val="24"/>
              </w:rPr>
            </w:pPr>
            <w:r w:rsidRPr="00A20996">
              <w:rPr>
                <w:szCs w:val="24"/>
              </w:rPr>
              <w:t xml:space="preserve">                if (</w:t>
            </w:r>
            <w:proofErr w:type="spellStart"/>
            <w:r w:rsidRPr="00A20996">
              <w:rPr>
                <w:szCs w:val="24"/>
              </w:rPr>
              <w:t>cour</w:t>
            </w:r>
            <w:proofErr w:type="spellEnd"/>
            <w:r w:rsidRPr="00A20996">
              <w:rPr>
                <w:szCs w:val="24"/>
              </w:rPr>
              <w:t xml:space="preserve"> == null)</w:t>
            </w:r>
          </w:p>
          <w:p w14:paraId="50BF8091" w14:textId="77777777" w:rsidR="00A20996" w:rsidRPr="00A20996" w:rsidRDefault="00A20996" w:rsidP="00A20996">
            <w:pPr>
              <w:spacing w:line="240" w:lineRule="auto"/>
              <w:ind w:firstLine="0"/>
              <w:rPr>
                <w:szCs w:val="24"/>
              </w:rPr>
            </w:pPr>
            <w:r w:rsidRPr="00A20996">
              <w:rPr>
                <w:szCs w:val="24"/>
              </w:rPr>
              <w:t xml:space="preserve">                    return;</w:t>
            </w:r>
          </w:p>
          <w:p w14:paraId="5DB41603" w14:textId="77777777" w:rsidR="00A20996" w:rsidRPr="00A20996" w:rsidRDefault="00A20996" w:rsidP="00A20996">
            <w:pPr>
              <w:spacing w:line="240" w:lineRule="auto"/>
              <w:ind w:firstLine="0"/>
              <w:rPr>
                <w:szCs w:val="24"/>
              </w:rPr>
            </w:pPr>
            <w:r w:rsidRPr="00A20996">
              <w:rPr>
                <w:szCs w:val="24"/>
              </w:rPr>
              <w:t xml:space="preserve">                var items = </w:t>
            </w:r>
            <w:proofErr w:type="spellStart"/>
            <w:proofErr w:type="gramStart"/>
            <w:r w:rsidRPr="00A20996">
              <w:rPr>
                <w:szCs w:val="24"/>
              </w:rPr>
              <w:t>cour.Inventory.Items</w:t>
            </w:r>
            <w:proofErr w:type="spellEnd"/>
            <w:proofErr w:type="gramEnd"/>
            <w:r w:rsidRPr="00A20996">
              <w:rPr>
                <w:szCs w:val="24"/>
              </w:rPr>
              <w:t>;</w:t>
            </w:r>
          </w:p>
          <w:p w14:paraId="60BD5B09" w14:textId="77777777" w:rsidR="00A20996" w:rsidRPr="00A20996" w:rsidRDefault="00A20996" w:rsidP="00A20996">
            <w:pPr>
              <w:spacing w:line="240" w:lineRule="auto"/>
              <w:ind w:firstLine="0"/>
              <w:rPr>
                <w:szCs w:val="24"/>
              </w:rPr>
            </w:pPr>
            <w:r w:rsidRPr="00A20996">
              <w:rPr>
                <w:szCs w:val="24"/>
              </w:rPr>
              <w:t xml:space="preserve">                </w:t>
            </w:r>
            <w:proofErr w:type="spellStart"/>
            <w:r w:rsidRPr="00A20996">
              <w:rPr>
                <w:szCs w:val="24"/>
              </w:rPr>
              <w:t>Console.WriteLine</w:t>
            </w:r>
            <w:proofErr w:type="spellEnd"/>
            <w:r w:rsidRPr="00A20996">
              <w:rPr>
                <w:szCs w:val="24"/>
              </w:rPr>
              <w:t>("-----------------------");</w:t>
            </w:r>
          </w:p>
          <w:p w14:paraId="5B5A6254" w14:textId="77777777" w:rsidR="00A20996" w:rsidRPr="00A20996" w:rsidRDefault="00A20996" w:rsidP="00A20996">
            <w:pPr>
              <w:spacing w:line="240" w:lineRule="auto"/>
              <w:ind w:firstLine="0"/>
              <w:rPr>
                <w:szCs w:val="24"/>
              </w:rPr>
            </w:pPr>
            <w:r w:rsidRPr="00A20996">
              <w:rPr>
                <w:szCs w:val="24"/>
              </w:rPr>
              <w:t xml:space="preserve">                foreach (var item in items)</w:t>
            </w:r>
          </w:p>
          <w:p w14:paraId="357B063C" w14:textId="77777777" w:rsidR="00A20996" w:rsidRPr="00A20996" w:rsidRDefault="00A20996" w:rsidP="00A20996">
            <w:pPr>
              <w:spacing w:line="240" w:lineRule="auto"/>
              <w:ind w:firstLine="0"/>
              <w:rPr>
                <w:szCs w:val="24"/>
              </w:rPr>
            </w:pPr>
            <w:r w:rsidRPr="00A20996">
              <w:rPr>
                <w:szCs w:val="24"/>
              </w:rPr>
              <w:t xml:space="preserve">                {</w:t>
            </w:r>
          </w:p>
          <w:p w14:paraId="4BAAFDD8" w14:textId="77777777" w:rsidR="00A20996" w:rsidRPr="00A20996" w:rsidRDefault="00A20996" w:rsidP="00A20996">
            <w:pPr>
              <w:spacing w:line="240" w:lineRule="auto"/>
              <w:ind w:firstLine="0"/>
              <w:rPr>
                <w:szCs w:val="24"/>
              </w:rPr>
            </w:pPr>
            <w:r w:rsidRPr="00A20996">
              <w:rPr>
                <w:szCs w:val="24"/>
              </w:rPr>
              <w:t xml:space="preserve">                    </w:t>
            </w:r>
            <w:proofErr w:type="spellStart"/>
            <w:r w:rsidRPr="00A20996">
              <w:rPr>
                <w:szCs w:val="24"/>
              </w:rPr>
              <w:t>Console.WriteLine</w:t>
            </w:r>
            <w:proofErr w:type="spellEnd"/>
            <w:r w:rsidRPr="00A20996">
              <w:rPr>
                <w:szCs w:val="24"/>
              </w:rPr>
              <w:t>($"{</w:t>
            </w:r>
            <w:proofErr w:type="spellStart"/>
            <w:proofErr w:type="gramStart"/>
            <w:r w:rsidRPr="00A20996">
              <w:rPr>
                <w:szCs w:val="24"/>
              </w:rPr>
              <w:t>item.Name</w:t>
            </w:r>
            <w:proofErr w:type="spellEnd"/>
            <w:proofErr w:type="gramEnd"/>
            <w:r w:rsidRPr="00A20996">
              <w:rPr>
                <w:szCs w:val="24"/>
              </w:rPr>
              <w:t>} {item.</w:t>
            </w:r>
            <w:proofErr w:type="spellStart"/>
            <w:r w:rsidRPr="00A20996">
              <w:rPr>
                <w:szCs w:val="24"/>
              </w:rPr>
              <w:t>OldOwner</w:t>
            </w:r>
            <w:proofErr w:type="spellEnd"/>
            <w:r w:rsidRPr="00A20996">
              <w:rPr>
                <w:szCs w:val="24"/>
              </w:rPr>
              <w:t>?.Name} | {</w:t>
            </w:r>
            <w:proofErr w:type="spellStart"/>
            <w:r w:rsidRPr="00A20996">
              <w:rPr>
                <w:szCs w:val="24"/>
              </w:rPr>
              <w:t>item.Owner?.Name</w:t>
            </w:r>
            <w:proofErr w:type="spellEnd"/>
            <w:r w:rsidRPr="00A20996">
              <w:rPr>
                <w:szCs w:val="24"/>
              </w:rPr>
              <w:t>}");</w:t>
            </w:r>
          </w:p>
          <w:p w14:paraId="79D91D55" w14:textId="77777777" w:rsidR="00A20996" w:rsidRPr="00A20996" w:rsidRDefault="00A20996" w:rsidP="00A20996">
            <w:pPr>
              <w:spacing w:line="240" w:lineRule="auto"/>
              <w:ind w:firstLine="0"/>
              <w:rPr>
                <w:szCs w:val="24"/>
              </w:rPr>
            </w:pPr>
            <w:r w:rsidRPr="00A20996">
              <w:rPr>
                <w:szCs w:val="24"/>
              </w:rPr>
              <w:t xml:space="preserve">                }</w:t>
            </w:r>
          </w:p>
          <w:p w14:paraId="745783EB" w14:textId="19474C3A" w:rsidR="002F6928" w:rsidRDefault="00A20996" w:rsidP="00A20996">
            <w:pPr>
              <w:spacing w:line="240" w:lineRule="auto"/>
              <w:ind w:firstLine="0"/>
              <w:rPr>
                <w:szCs w:val="24"/>
              </w:rPr>
            </w:pPr>
            <w:r w:rsidRPr="00A20996">
              <w:rPr>
                <w:szCs w:val="24"/>
              </w:rPr>
              <w:t xml:space="preserve">            }, 1000</w:t>
            </w:r>
            <w:proofErr w:type="gramStart"/>
            <w:r w:rsidRPr="00A20996">
              <w:rPr>
                <w:szCs w:val="24"/>
              </w:rPr>
              <w:t>);*</w:t>
            </w:r>
            <w:proofErr w:type="gramEnd"/>
            <w:r w:rsidRPr="00A20996">
              <w:rPr>
                <w:szCs w:val="24"/>
              </w:rPr>
              <w:t>/</w:t>
            </w:r>
          </w:p>
        </w:tc>
      </w:tr>
      <w:tr w:rsidR="002F6928" w14:paraId="4638F4FF" w14:textId="77777777" w:rsidTr="002F6928">
        <w:tc>
          <w:tcPr>
            <w:tcW w:w="9350" w:type="dxa"/>
          </w:tcPr>
          <w:p w14:paraId="557A0C5B" w14:textId="2FD9DCC4" w:rsidR="002F6928" w:rsidRDefault="00A20996" w:rsidP="00A20996">
            <w:pPr>
              <w:ind w:firstLine="0"/>
              <w:jc w:val="center"/>
              <w:rPr>
                <w:szCs w:val="24"/>
              </w:rPr>
            </w:pPr>
            <w:r>
              <w:rPr>
                <w:szCs w:val="24"/>
              </w:rPr>
              <w:t xml:space="preserve">This comment is </w:t>
            </w:r>
            <w:r w:rsidR="000E0153">
              <w:rPr>
                <w:szCs w:val="24"/>
              </w:rPr>
              <w:t>a sample of commented out code.</w:t>
            </w:r>
          </w:p>
        </w:tc>
      </w:tr>
      <w:tr w:rsidR="002F6928" w14:paraId="7A7E9C20" w14:textId="77777777" w:rsidTr="002F6928">
        <w:tc>
          <w:tcPr>
            <w:tcW w:w="9350" w:type="dxa"/>
          </w:tcPr>
          <w:p w14:paraId="13C5248D" w14:textId="77777777" w:rsidR="00F302F0" w:rsidRPr="00F302F0" w:rsidRDefault="00F302F0" w:rsidP="00A20996">
            <w:pPr>
              <w:spacing w:line="240" w:lineRule="auto"/>
              <w:ind w:firstLine="0"/>
              <w:rPr>
                <w:szCs w:val="24"/>
              </w:rPr>
            </w:pPr>
            <w:r w:rsidRPr="00F302F0">
              <w:rPr>
                <w:szCs w:val="24"/>
              </w:rPr>
              <w:t>/*</w:t>
            </w:r>
          </w:p>
          <w:p w14:paraId="0D17E4BB" w14:textId="77777777" w:rsidR="00F302F0" w:rsidRPr="00F302F0" w:rsidRDefault="00F302F0" w:rsidP="00A20996">
            <w:pPr>
              <w:spacing w:line="240" w:lineRule="auto"/>
              <w:ind w:firstLine="0"/>
              <w:rPr>
                <w:szCs w:val="24"/>
              </w:rPr>
            </w:pPr>
            <w:r w:rsidRPr="00F302F0">
              <w:rPr>
                <w:szCs w:val="24"/>
              </w:rPr>
              <w:t xml:space="preserve">                _</w:t>
            </w:r>
            <w:proofErr w:type="spellStart"/>
            <w:r w:rsidRPr="00F302F0">
              <w:rPr>
                <w:szCs w:val="24"/>
              </w:rPr>
              <w:t>messagesService.AddMessageAsync</w:t>
            </w:r>
            <w:proofErr w:type="spellEnd"/>
            <w:r w:rsidRPr="00F302F0">
              <w:rPr>
                <w:szCs w:val="24"/>
              </w:rPr>
              <w:t>("Loading weather info...")</w:t>
            </w:r>
          </w:p>
          <w:p w14:paraId="68AE938D" w14:textId="77777777" w:rsidR="00F302F0" w:rsidRPr="00F302F0" w:rsidRDefault="00F302F0" w:rsidP="00A20996">
            <w:pPr>
              <w:spacing w:line="240" w:lineRule="auto"/>
              <w:ind w:firstLine="0"/>
              <w:rPr>
                <w:szCs w:val="24"/>
              </w:rPr>
            </w:pPr>
            <w:r w:rsidRPr="00F302F0">
              <w:rPr>
                <w:szCs w:val="24"/>
              </w:rPr>
              <w:t xml:space="preserve">                    </w:t>
            </w:r>
            <w:proofErr w:type="gramStart"/>
            <w:r w:rsidRPr="00F302F0">
              <w:rPr>
                <w:szCs w:val="24"/>
              </w:rPr>
              <w:t>.</w:t>
            </w:r>
            <w:proofErr w:type="spellStart"/>
            <w:r w:rsidRPr="00F302F0">
              <w:rPr>
                <w:szCs w:val="24"/>
              </w:rPr>
              <w:t>ContinueWith</w:t>
            </w:r>
            <w:proofErr w:type="spellEnd"/>
            <w:proofErr w:type="gramEnd"/>
            <w:r w:rsidRPr="00F302F0">
              <w:rPr>
                <w:szCs w:val="24"/>
              </w:rPr>
              <w:t xml:space="preserve">(async </w:t>
            </w:r>
            <w:proofErr w:type="spellStart"/>
            <w:r w:rsidRPr="00F302F0">
              <w:rPr>
                <w:szCs w:val="24"/>
              </w:rPr>
              <w:t>i</w:t>
            </w:r>
            <w:proofErr w:type="spellEnd"/>
            <w:r w:rsidRPr="00F302F0">
              <w:rPr>
                <w:szCs w:val="24"/>
              </w:rPr>
              <w:t xml:space="preserve"> =&gt;</w:t>
            </w:r>
          </w:p>
          <w:p w14:paraId="0C5F7C37" w14:textId="77777777" w:rsidR="00F302F0" w:rsidRPr="00F302F0" w:rsidRDefault="00F302F0" w:rsidP="00A20996">
            <w:pPr>
              <w:spacing w:line="240" w:lineRule="auto"/>
              <w:ind w:firstLine="0"/>
              <w:rPr>
                <w:szCs w:val="24"/>
              </w:rPr>
            </w:pPr>
            <w:r w:rsidRPr="00F302F0">
              <w:rPr>
                <w:szCs w:val="24"/>
              </w:rPr>
              <w:t xml:space="preserve">                    {</w:t>
            </w:r>
          </w:p>
          <w:p w14:paraId="462D0459" w14:textId="77777777" w:rsidR="00F302F0" w:rsidRPr="00F302F0" w:rsidRDefault="00F302F0" w:rsidP="00A20996">
            <w:pPr>
              <w:spacing w:line="240" w:lineRule="auto"/>
              <w:ind w:firstLine="0"/>
              <w:rPr>
                <w:szCs w:val="24"/>
              </w:rPr>
            </w:pPr>
            <w:r w:rsidRPr="00F302F0">
              <w:rPr>
                <w:szCs w:val="24"/>
              </w:rPr>
              <w:t xml:space="preserve">                        try</w:t>
            </w:r>
          </w:p>
          <w:p w14:paraId="480CB747" w14:textId="77777777" w:rsidR="00F302F0" w:rsidRPr="00F302F0" w:rsidRDefault="00F302F0" w:rsidP="00A20996">
            <w:pPr>
              <w:spacing w:line="240" w:lineRule="auto"/>
              <w:ind w:firstLine="0"/>
              <w:rPr>
                <w:szCs w:val="24"/>
              </w:rPr>
            </w:pPr>
            <w:r w:rsidRPr="00F302F0">
              <w:rPr>
                <w:szCs w:val="24"/>
              </w:rPr>
              <w:t xml:space="preserve">                        {</w:t>
            </w:r>
          </w:p>
          <w:p w14:paraId="2ADFFCAE" w14:textId="77777777" w:rsidR="00F302F0" w:rsidRPr="00F302F0" w:rsidRDefault="00F302F0" w:rsidP="00A20996">
            <w:pPr>
              <w:spacing w:line="240" w:lineRule="auto"/>
              <w:ind w:firstLine="0"/>
              <w:rPr>
                <w:szCs w:val="24"/>
              </w:rPr>
            </w:pPr>
            <w:r w:rsidRPr="00F302F0">
              <w:rPr>
                <w:szCs w:val="24"/>
              </w:rPr>
              <w:t xml:space="preserve">                            await </w:t>
            </w:r>
            <w:proofErr w:type="spellStart"/>
            <w:r w:rsidRPr="00F302F0">
              <w:rPr>
                <w:szCs w:val="24"/>
              </w:rPr>
              <w:t>UpdateWeatherData</w:t>
            </w:r>
            <w:proofErr w:type="spellEnd"/>
            <w:r w:rsidRPr="00F302F0">
              <w:rPr>
                <w:szCs w:val="24"/>
              </w:rPr>
              <w:t>(_</w:t>
            </w:r>
            <w:proofErr w:type="spellStart"/>
            <w:proofErr w:type="gramStart"/>
            <w:r w:rsidRPr="00F302F0">
              <w:rPr>
                <w:szCs w:val="24"/>
              </w:rPr>
              <w:t>missionPlanner.FlightDataMap.GetCenter</w:t>
            </w:r>
            <w:proofErr w:type="spellEnd"/>
            <w:proofErr w:type="gramEnd"/>
            <w:r w:rsidRPr="00F302F0">
              <w:rPr>
                <w:szCs w:val="24"/>
              </w:rPr>
              <w:t>());</w:t>
            </w:r>
          </w:p>
          <w:p w14:paraId="6DED698A" w14:textId="77777777" w:rsidR="00F302F0" w:rsidRPr="00F302F0" w:rsidRDefault="00F302F0" w:rsidP="00A20996">
            <w:pPr>
              <w:spacing w:line="240" w:lineRule="auto"/>
              <w:ind w:firstLine="0"/>
              <w:rPr>
                <w:szCs w:val="24"/>
              </w:rPr>
            </w:pPr>
            <w:r w:rsidRPr="00F302F0">
              <w:rPr>
                <w:szCs w:val="24"/>
              </w:rPr>
              <w:t xml:space="preserve">                            await _</w:t>
            </w:r>
            <w:proofErr w:type="spellStart"/>
            <w:r w:rsidRPr="00F302F0">
              <w:rPr>
                <w:szCs w:val="24"/>
              </w:rPr>
              <w:t>messagesService.AddMessageAsync</w:t>
            </w:r>
            <w:proofErr w:type="spellEnd"/>
            <w:r w:rsidRPr="00F302F0">
              <w:rPr>
                <w:szCs w:val="24"/>
              </w:rPr>
              <w:t>("Weather loaded");</w:t>
            </w:r>
          </w:p>
          <w:p w14:paraId="47F6B42A" w14:textId="77777777" w:rsidR="00F302F0" w:rsidRPr="00F302F0" w:rsidRDefault="00F302F0" w:rsidP="00A20996">
            <w:pPr>
              <w:spacing w:line="240" w:lineRule="auto"/>
              <w:ind w:firstLine="0"/>
              <w:rPr>
                <w:szCs w:val="24"/>
              </w:rPr>
            </w:pPr>
            <w:r w:rsidRPr="00F302F0">
              <w:rPr>
                <w:szCs w:val="24"/>
              </w:rPr>
              <w:t xml:space="preserve">                        }</w:t>
            </w:r>
          </w:p>
          <w:p w14:paraId="5E6A91C9" w14:textId="77777777" w:rsidR="00F302F0" w:rsidRPr="00F302F0" w:rsidRDefault="00F302F0" w:rsidP="00A20996">
            <w:pPr>
              <w:spacing w:line="240" w:lineRule="auto"/>
              <w:ind w:firstLine="0"/>
              <w:rPr>
                <w:szCs w:val="24"/>
              </w:rPr>
            </w:pPr>
            <w:r w:rsidRPr="00F302F0">
              <w:rPr>
                <w:szCs w:val="24"/>
              </w:rPr>
              <w:t xml:space="preserve">                        catch</w:t>
            </w:r>
          </w:p>
          <w:p w14:paraId="3967C6C1" w14:textId="77777777" w:rsidR="00F302F0" w:rsidRPr="00F302F0" w:rsidRDefault="00F302F0" w:rsidP="00A20996">
            <w:pPr>
              <w:spacing w:line="240" w:lineRule="auto"/>
              <w:ind w:firstLine="0"/>
              <w:rPr>
                <w:szCs w:val="24"/>
              </w:rPr>
            </w:pPr>
            <w:r w:rsidRPr="00F302F0">
              <w:rPr>
                <w:szCs w:val="24"/>
              </w:rPr>
              <w:t xml:space="preserve">                        {</w:t>
            </w:r>
          </w:p>
          <w:p w14:paraId="5D40A1D1" w14:textId="77777777" w:rsidR="00F302F0" w:rsidRPr="00F302F0" w:rsidRDefault="00F302F0" w:rsidP="00A20996">
            <w:pPr>
              <w:spacing w:line="240" w:lineRule="auto"/>
              <w:ind w:firstLine="0"/>
              <w:rPr>
                <w:szCs w:val="24"/>
              </w:rPr>
            </w:pPr>
            <w:r w:rsidRPr="00F302F0">
              <w:rPr>
                <w:szCs w:val="24"/>
              </w:rPr>
              <w:t xml:space="preserve">                        }</w:t>
            </w:r>
          </w:p>
          <w:p w14:paraId="7F65ABD9" w14:textId="138CC89D" w:rsidR="002F6928" w:rsidRDefault="00F302F0" w:rsidP="00A20996">
            <w:pPr>
              <w:spacing w:line="240" w:lineRule="auto"/>
              <w:ind w:firstLine="0"/>
              <w:rPr>
                <w:szCs w:val="24"/>
              </w:rPr>
            </w:pPr>
            <w:r w:rsidRPr="00F302F0">
              <w:rPr>
                <w:szCs w:val="24"/>
              </w:rPr>
              <w:t xml:space="preserve">                    });*/</w:t>
            </w:r>
          </w:p>
        </w:tc>
      </w:tr>
      <w:tr w:rsidR="002F6928" w14:paraId="0118A422" w14:textId="77777777" w:rsidTr="002F6928">
        <w:tc>
          <w:tcPr>
            <w:tcW w:w="9350" w:type="dxa"/>
          </w:tcPr>
          <w:p w14:paraId="4B57C475" w14:textId="4B018C6B" w:rsidR="002F6928" w:rsidRDefault="000E0153" w:rsidP="00A20996">
            <w:pPr>
              <w:ind w:firstLine="0"/>
              <w:jc w:val="center"/>
              <w:rPr>
                <w:szCs w:val="24"/>
              </w:rPr>
            </w:pPr>
            <w:r>
              <w:rPr>
                <w:szCs w:val="24"/>
              </w:rPr>
              <w:t>This comment is a sample of commented out code.</w:t>
            </w:r>
          </w:p>
        </w:tc>
      </w:tr>
    </w:tbl>
    <w:p w14:paraId="6EF8479B" w14:textId="77777777" w:rsidR="002F6928" w:rsidRDefault="002F6928" w:rsidP="00531EC9">
      <w:pPr>
        <w:jc w:val="both"/>
        <w:rPr>
          <w:szCs w:val="24"/>
        </w:rPr>
      </w:pPr>
    </w:p>
    <w:p w14:paraId="3F5FE1F7" w14:textId="50AC3BAE" w:rsidR="004C4088" w:rsidRDefault="005772E2" w:rsidP="00531EC9">
      <w:pPr>
        <w:jc w:val="both"/>
        <w:rPr>
          <w:szCs w:val="24"/>
        </w:rPr>
      </w:pPr>
      <w:r>
        <w:rPr>
          <w:szCs w:val="24"/>
        </w:rPr>
        <w:lastRenderedPageBreak/>
        <w:t xml:space="preserve"> These are not your only options however, there are many programmers who use </w:t>
      </w:r>
      <w:proofErr w:type="spellStart"/>
      <w:r>
        <w:rPr>
          <w:szCs w:val="24"/>
        </w:rPr>
        <w:t>Doxygen</w:t>
      </w:r>
      <w:proofErr w:type="spellEnd"/>
      <w:r>
        <w:rPr>
          <w:szCs w:val="24"/>
        </w:rPr>
        <w:t xml:space="preserve"> and Javadoc comments. </w:t>
      </w:r>
      <w:proofErr w:type="spellStart"/>
      <w:r>
        <w:rPr>
          <w:szCs w:val="24"/>
        </w:rPr>
        <w:t>Doxygen</w:t>
      </w:r>
      <w:proofErr w:type="spellEnd"/>
      <w:r>
        <w:rPr>
          <w:szCs w:val="24"/>
        </w:rPr>
        <w:t xml:space="preserve"> and Javadoc comments function the same way that a standard block comment does but offer a variety of supplemental features such as cross-referencing and source code linking.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p>
    <w:p w14:paraId="311954FE" w14:textId="12E6BECA" w:rsidR="00F3698E" w:rsidRPr="00F3698E" w:rsidRDefault="00F3698E" w:rsidP="00F3698E">
      <w:pPr>
        <w:pStyle w:val="Caption"/>
        <w:keepNext/>
        <w:jc w:val="center"/>
        <w:rPr>
          <w:smallCaps/>
          <w:sz w:val="24"/>
          <w:szCs w:val="24"/>
        </w:rPr>
      </w:pPr>
      <w:r w:rsidRPr="00F3698E">
        <w:rPr>
          <w:sz w:val="24"/>
          <w:szCs w:val="24"/>
        </w:rPr>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Pr="00F3698E">
        <w:rPr>
          <w:noProof/>
          <w:sz w:val="24"/>
          <w:szCs w:val="24"/>
        </w:rPr>
        <w:t>4</w:t>
      </w:r>
      <w:r w:rsidRPr="00F3698E">
        <w:rPr>
          <w:sz w:val="24"/>
          <w:szCs w:val="24"/>
        </w:rPr>
        <w:fldChar w:fldCharType="end"/>
      </w:r>
      <w:r w:rsidRPr="00F3698E">
        <w:rPr>
          <w:sz w:val="24"/>
          <w:szCs w:val="24"/>
        </w:rPr>
        <w:t xml:space="preserve">. </w:t>
      </w:r>
      <w:r w:rsidRPr="00F3698E">
        <w:rPr>
          <w:smallCaps/>
          <w:sz w:val="24"/>
          <w:szCs w:val="24"/>
        </w:rPr>
        <w:t>5 examples of Javadoc/</w:t>
      </w:r>
      <w:proofErr w:type="spellStart"/>
      <w:r w:rsidRPr="00F3698E">
        <w:rPr>
          <w:smallCaps/>
          <w:sz w:val="24"/>
          <w:szCs w:val="24"/>
        </w:rPr>
        <w:t>Doxygen</w:t>
      </w:r>
      <w:proofErr w:type="spellEnd"/>
      <w:r w:rsidRPr="00F3698E">
        <w:rPr>
          <w:smallCaps/>
          <w:sz w:val="24"/>
          <w:szCs w:val="24"/>
        </w:rPr>
        <w:t xml:space="preserve"> comments.</w:t>
      </w:r>
      <w:r w:rsidR="00451BCC">
        <w:rPr>
          <w:smallCaps/>
          <w:sz w:val="24"/>
          <w:szCs w:val="24"/>
        </w:rPr>
        <w:t xml:space="preserve"> Comments </w:t>
      </w:r>
      <w:r w:rsidR="0007121B">
        <w:rPr>
          <w:smallCaps/>
          <w:sz w:val="24"/>
          <w:szCs w:val="24"/>
        </w:rPr>
        <w:t xml:space="preserve">3 and 4 are in the alternative methods for commenting when using </w:t>
      </w:r>
      <w:proofErr w:type="spellStart"/>
      <w:r w:rsidR="0007121B">
        <w:rPr>
          <w:smallCaps/>
          <w:sz w:val="24"/>
          <w:szCs w:val="24"/>
        </w:rPr>
        <w:t>Doxygen</w:t>
      </w:r>
      <w:proofErr w:type="spellEnd"/>
      <w:r w:rsidR="0007121B">
        <w:rPr>
          <w:smallCaps/>
          <w:sz w:val="24"/>
          <w:szCs w:val="24"/>
        </w:rPr>
        <w:t>/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
      <w:tblGrid>
        <w:gridCol w:w="9350"/>
      </w:tblGrid>
      <w:tr w:rsidR="00D3571B" w14:paraId="5476D894" w14:textId="77777777" w:rsidTr="00D3571B">
        <w:tc>
          <w:tcPr>
            <w:tcW w:w="9350" w:type="dxa"/>
          </w:tcPr>
          <w:p w14:paraId="352F4FA0" w14:textId="77777777" w:rsidR="00F3698E" w:rsidRPr="00F3698E" w:rsidRDefault="00F3698E" w:rsidP="00F3698E">
            <w:pPr>
              <w:spacing w:line="259" w:lineRule="auto"/>
              <w:ind w:firstLine="0"/>
              <w:rPr>
                <w:szCs w:val="24"/>
              </w:rPr>
            </w:pPr>
            <w:r w:rsidRPr="00F3698E">
              <w:rPr>
                <w:szCs w:val="24"/>
              </w:rPr>
              <w:t>/**</w:t>
            </w:r>
          </w:p>
          <w:p w14:paraId="730E8E4E" w14:textId="77777777" w:rsidR="00F3698E" w:rsidRPr="00F3698E" w:rsidRDefault="00F3698E" w:rsidP="00F3698E">
            <w:pPr>
              <w:spacing w:line="259" w:lineRule="auto"/>
              <w:ind w:firstLine="0"/>
              <w:rPr>
                <w:szCs w:val="24"/>
              </w:rPr>
            </w:pPr>
            <w:r w:rsidRPr="00F3698E">
              <w:rPr>
                <w:szCs w:val="24"/>
              </w:rPr>
              <w:t xml:space="preserve"> * Adds a benchmark. Usually not called directly but instead through</w:t>
            </w:r>
          </w:p>
          <w:p w14:paraId="107636BB" w14:textId="77777777" w:rsidR="00F3698E" w:rsidRPr="00F3698E" w:rsidRDefault="00F3698E" w:rsidP="00F3698E">
            <w:pPr>
              <w:spacing w:line="259" w:lineRule="auto"/>
              <w:ind w:firstLine="0"/>
              <w:rPr>
                <w:szCs w:val="24"/>
              </w:rPr>
            </w:pPr>
            <w:r w:rsidRPr="00F3698E">
              <w:rPr>
                <w:szCs w:val="24"/>
              </w:rPr>
              <w:t xml:space="preserve"> * the macro BENCHMARK defined below. The lambda function involved</w:t>
            </w:r>
          </w:p>
          <w:p w14:paraId="221E6918" w14:textId="77777777" w:rsidR="00F3698E" w:rsidRPr="00F3698E" w:rsidRDefault="00F3698E" w:rsidP="00F3698E">
            <w:pPr>
              <w:spacing w:line="259" w:lineRule="auto"/>
              <w:ind w:firstLine="0"/>
              <w:rPr>
                <w:szCs w:val="24"/>
              </w:rPr>
            </w:pPr>
            <w:r w:rsidRPr="00F3698E">
              <w:rPr>
                <w:szCs w:val="24"/>
              </w:rPr>
              <w:t xml:space="preserve"> * must take exactly one parameter of type unsigned, and the benchmark</w:t>
            </w:r>
          </w:p>
          <w:p w14:paraId="03B28A4D" w14:textId="77777777" w:rsidR="00F3698E" w:rsidRPr="00F3698E" w:rsidRDefault="00F3698E" w:rsidP="00F3698E">
            <w:pPr>
              <w:spacing w:line="259" w:lineRule="auto"/>
              <w:ind w:firstLine="0"/>
              <w:rPr>
                <w:szCs w:val="24"/>
              </w:rPr>
            </w:pPr>
            <w:r w:rsidRPr="00F3698E">
              <w:rPr>
                <w:szCs w:val="24"/>
              </w:rPr>
              <w:t xml:space="preserve"> * uses it with counter semantics (iteration occurs inside the</w:t>
            </w:r>
          </w:p>
          <w:p w14:paraId="73705182" w14:textId="77777777" w:rsidR="00F3698E" w:rsidRPr="00F3698E" w:rsidRDefault="00F3698E" w:rsidP="00F3698E">
            <w:pPr>
              <w:spacing w:line="259" w:lineRule="auto"/>
              <w:ind w:firstLine="0"/>
              <w:rPr>
                <w:szCs w:val="24"/>
              </w:rPr>
            </w:pPr>
            <w:r w:rsidRPr="00F3698E">
              <w:rPr>
                <w:szCs w:val="24"/>
              </w:rPr>
              <w:t xml:space="preserve"> * function).</w:t>
            </w:r>
          </w:p>
          <w:p w14:paraId="09211031" w14:textId="36F3E881" w:rsidR="00D3571B" w:rsidRDefault="00F3698E" w:rsidP="00F3698E">
            <w:pPr>
              <w:spacing w:line="259" w:lineRule="auto"/>
              <w:ind w:firstLine="0"/>
              <w:rPr>
                <w:szCs w:val="24"/>
              </w:rPr>
            </w:pPr>
            <w:r w:rsidRPr="00F3698E">
              <w:rPr>
                <w:szCs w:val="24"/>
              </w:rPr>
              <w:t xml:space="preserve"> */</w:t>
            </w:r>
          </w:p>
        </w:tc>
      </w:tr>
      <w:tr w:rsidR="00D3571B" w14:paraId="621C3E8E" w14:textId="77777777" w:rsidTr="00D3571B">
        <w:tc>
          <w:tcPr>
            <w:tcW w:w="9350" w:type="dxa"/>
          </w:tcPr>
          <w:p w14:paraId="6E5F891E" w14:textId="56A905DC" w:rsidR="00D3571B" w:rsidRDefault="00EF13DC" w:rsidP="00EF13DC">
            <w:pPr>
              <w:spacing w:line="259" w:lineRule="auto"/>
              <w:ind w:firstLine="0"/>
              <w:jc w:val="center"/>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D3571B" w14:paraId="2D5B7B40" w14:textId="77777777" w:rsidTr="00D3571B">
        <w:tc>
          <w:tcPr>
            <w:tcW w:w="9350" w:type="dxa"/>
          </w:tcPr>
          <w:p w14:paraId="2A4CA969" w14:textId="77777777" w:rsidR="00FC1765" w:rsidRPr="00FC1765" w:rsidRDefault="00FC1765" w:rsidP="00FC1765">
            <w:pPr>
              <w:spacing w:line="259" w:lineRule="auto"/>
              <w:ind w:firstLine="0"/>
              <w:rPr>
                <w:szCs w:val="24"/>
              </w:rPr>
            </w:pPr>
            <w:r w:rsidRPr="00FC1765">
              <w:rPr>
                <w:szCs w:val="24"/>
              </w:rPr>
              <w:t>/**</w:t>
            </w:r>
          </w:p>
          <w:p w14:paraId="5A0BD96A" w14:textId="77777777" w:rsidR="00FC1765" w:rsidRPr="00FC1765" w:rsidRDefault="00FC1765" w:rsidP="00FC1765">
            <w:pPr>
              <w:spacing w:line="259" w:lineRule="auto"/>
              <w:ind w:firstLine="0"/>
              <w:rPr>
                <w:szCs w:val="24"/>
              </w:rPr>
            </w:pPr>
            <w:r w:rsidRPr="00FC1765">
              <w:rPr>
                <w:szCs w:val="24"/>
              </w:rPr>
              <w:t xml:space="preserve">         * Appends the specified number of low-order bits of the specified value to this</w:t>
            </w:r>
          </w:p>
          <w:p w14:paraId="13A0A129" w14:textId="242BACD1" w:rsidR="00FC1765" w:rsidRPr="00FC1765" w:rsidRDefault="00FC1765" w:rsidP="00FC1765">
            <w:pPr>
              <w:spacing w:line="259" w:lineRule="auto"/>
              <w:ind w:firstLine="0"/>
              <w:rPr>
                <w:szCs w:val="24"/>
              </w:rPr>
            </w:pPr>
            <w:r w:rsidRPr="00FC1765">
              <w:rPr>
                <w:szCs w:val="24"/>
              </w:rPr>
              <w:t xml:space="preserve">         * buffer. Requires 0 &amp;#x2264; </w:t>
            </w:r>
            <w:proofErr w:type="spellStart"/>
            <w:r w:rsidRPr="00FC1765">
              <w:rPr>
                <w:szCs w:val="24"/>
              </w:rPr>
              <w:t>len</w:t>
            </w:r>
            <w:proofErr w:type="spellEnd"/>
            <w:r w:rsidRPr="00FC1765">
              <w:rPr>
                <w:szCs w:val="24"/>
              </w:rPr>
              <w:t xml:space="preserve"> &amp;#x2264; 31 and 0 &amp;#x2264;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FC1765" w:rsidRPr="00FC1765" w:rsidRDefault="00FC1765" w:rsidP="00FC1765">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FC1765" w:rsidRPr="00FC1765" w:rsidRDefault="00FC1765" w:rsidP="00FC1765">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FC1765" w:rsidRPr="00FC1765" w:rsidRDefault="00FC1765" w:rsidP="00FC1765">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FC1765" w:rsidRPr="00FC1765" w:rsidRDefault="00FC1765" w:rsidP="00FC1765">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FC1765" w:rsidRPr="00FC1765" w:rsidRDefault="00FC1765" w:rsidP="00FC1765">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D3571B" w:rsidRDefault="00FC1765" w:rsidP="00FC1765">
            <w:pPr>
              <w:spacing w:line="259" w:lineRule="auto"/>
              <w:ind w:firstLine="0"/>
              <w:rPr>
                <w:szCs w:val="24"/>
              </w:rPr>
            </w:pPr>
            <w:r w:rsidRPr="00FC1765">
              <w:rPr>
                <w:szCs w:val="24"/>
              </w:rPr>
              <w:t xml:space="preserve">         */</w:t>
            </w:r>
          </w:p>
        </w:tc>
      </w:tr>
      <w:tr w:rsidR="00D3571B" w14:paraId="31DC6CD3" w14:textId="77777777" w:rsidTr="00D3571B">
        <w:tc>
          <w:tcPr>
            <w:tcW w:w="9350" w:type="dxa"/>
          </w:tcPr>
          <w:p w14:paraId="29941AFF" w14:textId="4453ECC7" w:rsidR="00D3571B" w:rsidRDefault="00FC1765" w:rsidP="00FC1765">
            <w:pPr>
              <w:spacing w:line="259" w:lineRule="auto"/>
              <w:ind w:firstLine="0"/>
              <w:jc w:val="center"/>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D3571B" w14:paraId="05D38644" w14:textId="77777777" w:rsidTr="00D3571B">
        <w:tc>
          <w:tcPr>
            <w:tcW w:w="9350" w:type="dxa"/>
          </w:tcPr>
          <w:p w14:paraId="6FC59904" w14:textId="75CC306C" w:rsidR="00FC1765" w:rsidRPr="00FC1765" w:rsidRDefault="00FC1765" w:rsidP="00FC1765">
            <w:pPr>
              <w:spacing w:line="259" w:lineRule="auto"/>
              <w:ind w:firstLine="0"/>
              <w:rPr>
                <w:szCs w:val="24"/>
              </w:rPr>
            </w:pPr>
            <w:r w:rsidRPr="00FC1765">
              <w:rPr>
                <w:szCs w:val="24"/>
              </w:rPr>
              <w:t>/// Construct an alive Account, with given endowment, for either a normal (non-contract)</w:t>
            </w:r>
          </w:p>
          <w:p w14:paraId="7047995D" w14:textId="1168B8EA" w:rsidR="00D3571B" w:rsidRDefault="00FC1765" w:rsidP="00FC1765">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r>
      <w:tr w:rsidR="00D3571B" w14:paraId="0E86C8AA" w14:textId="77777777" w:rsidTr="00D3571B">
        <w:tc>
          <w:tcPr>
            <w:tcW w:w="9350" w:type="dxa"/>
          </w:tcPr>
          <w:p w14:paraId="1ED28D63" w14:textId="616FE0CE" w:rsidR="00D3571B" w:rsidRDefault="00FC1765" w:rsidP="002543A1">
            <w:pPr>
              <w:spacing w:line="259" w:lineRule="auto"/>
              <w:ind w:firstLine="0"/>
              <w:jc w:val="center"/>
              <w:rPr>
                <w:szCs w:val="24"/>
              </w:rPr>
            </w:pPr>
            <w:r>
              <w:rPr>
                <w:szCs w:val="24"/>
              </w:rPr>
              <w:t xml:space="preserve">This comment is a sample of </w:t>
            </w:r>
            <w:proofErr w:type="spellStart"/>
            <w:r>
              <w:rPr>
                <w:szCs w:val="24"/>
              </w:rPr>
              <w:t>Doxygen</w:t>
            </w:r>
            <w:proofErr w:type="spellEnd"/>
            <w:r>
              <w:rPr>
                <w:szCs w:val="24"/>
              </w:rPr>
              <w:t xml:space="preserve">/Javadoc that is using </w:t>
            </w:r>
            <w:r w:rsidR="002543A1">
              <w:rPr>
                <w:szCs w:val="24"/>
              </w:rPr>
              <w:t>the /// rather than /** and */ to block off a comment.</w:t>
            </w:r>
          </w:p>
        </w:tc>
      </w:tr>
      <w:tr w:rsidR="00D3571B" w14:paraId="4353F986" w14:textId="77777777" w:rsidTr="00D3571B">
        <w:tc>
          <w:tcPr>
            <w:tcW w:w="9350" w:type="dxa"/>
          </w:tcPr>
          <w:p w14:paraId="24720E60" w14:textId="77777777" w:rsidR="002543A1" w:rsidRPr="002543A1" w:rsidRDefault="002543A1" w:rsidP="002543A1">
            <w:pPr>
              <w:spacing w:line="259" w:lineRule="auto"/>
              <w:ind w:firstLine="0"/>
              <w:rPr>
                <w:szCs w:val="24"/>
              </w:rPr>
            </w:pPr>
            <w:r w:rsidRPr="002543A1">
              <w:rPr>
                <w:szCs w:val="24"/>
              </w:rPr>
              <w:t>/*!</w:t>
            </w:r>
          </w:p>
          <w:p w14:paraId="469E4B99" w14:textId="77777777" w:rsidR="002543A1" w:rsidRPr="002543A1" w:rsidRDefault="002543A1" w:rsidP="002543A1">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2543A1" w:rsidRPr="002543A1" w:rsidRDefault="002543A1" w:rsidP="002543A1">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2543A1" w:rsidRPr="002543A1" w:rsidRDefault="002543A1" w:rsidP="002543A1">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2543A1" w:rsidRPr="002543A1" w:rsidRDefault="002543A1" w:rsidP="002543A1">
            <w:pPr>
              <w:spacing w:line="259" w:lineRule="auto"/>
              <w:ind w:firstLine="0"/>
              <w:rPr>
                <w:szCs w:val="24"/>
              </w:rPr>
            </w:pPr>
          </w:p>
          <w:p w14:paraId="5F8D8B0B" w14:textId="77777777" w:rsidR="002543A1" w:rsidRPr="002543A1" w:rsidRDefault="002543A1" w:rsidP="002543A1">
            <w:pPr>
              <w:spacing w:line="259" w:lineRule="auto"/>
              <w:ind w:firstLine="0"/>
              <w:rPr>
                <w:szCs w:val="24"/>
              </w:rPr>
            </w:pPr>
            <w:r w:rsidRPr="002543A1">
              <w:rPr>
                <w:szCs w:val="24"/>
              </w:rPr>
              <w:lastRenderedPageBreak/>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2543A1" w:rsidRPr="002543A1" w:rsidRDefault="002543A1" w:rsidP="002543A1">
            <w:pPr>
              <w:spacing w:line="259" w:lineRule="auto"/>
              <w:ind w:firstLine="0"/>
              <w:rPr>
                <w:szCs w:val="24"/>
              </w:rPr>
            </w:pPr>
            <w:r w:rsidRPr="002543A1">
              <w:rPr>
                <w:szCs w:val="24"/>
              </w:rPr>
              <w:t xml:space="preserve"> for financial quantitative analysts and developers - http://quantlib.org/</w:t>
            </w:r>
          </w:p>
          <w:p w14:paraId="54DD7D71" w14:textId="77777777" w:rsidR="002543A1" w:rsidRPr="002543A1" w:rsidRDefault="002543A1" w:rsidP="002543A1">
            <w:pPr>
              <w:spacing w:line="259" w:lineRule="auto"/>
              <w:ind w:firstLine="0"/>
              <w:rPr>
                <w:szCs w:val="24"/>
              </w:rPr>
            </w:pPr>
          </w:p>
          <w:p w14:paraId="502243B9" w14:textId="77777777" w:rsidR="002543A1" w:rsidRPr="002543A1" w:rsidRDefault="002543A1" w:rsidP="002543A1">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2543A1" w:rsidRPr="002543A1" w:rsidRDefault="002543A1" w:rsidP="002543A1">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2543A1" w:rsidRPr="002543A1" w:rsidRDefault="002543A1" w:rsidP="002543A1">
            <w:pPr>
              <w:spacing w:line="259" w:lineRule="auto"/>
              <w:ind w:firstLine="0"/>
              <w:rPr>
                <w:szCs w:val="24"/>
              </w:rPr>
            </w:pPr>
            <w:r w:rsidRPr="002543A1">
              <w:rPr>
                <w:szCs w:val="24"/>
              </w:rPr>
              <w:t xml:space="preserve"> copy of the license along with this program; if not, please email</w:t>
            </w:r>
          </w:p>
          <w:p w14:paraId="7DB0E54F" w14:textId="77777777" w:rsidR="002543A1" w:rsidRPr="002543A1" w:rsidRDefault="002543A1" w:rsidP="002543A1">
            <w:pPr>
              <w:spacing w:line="259" w:lineRule="auto"/>
              <w:ind w:firstLine="0"/>
              <w:rPr>
                <w:szCs w:val="24"/>
              </w:rPr>
            </w:pPr>
            <w:r w:rsidRPr="002543A1">
              <w:rPr>
                <w:szCs w:val="24"/>
              </w:rPr>
              <w:t xml:space="preserve"> &lt;quantlib-dev@lists.sf.net&gt;. The license is also available online at</w:t>
            </w:r>
          </w:p>
          <w:p w14:paraId="0659FFAA" w14:textId="77777777" w:rsidR="002543A1" w:rsidRPr="002543A1" w:rsidRDefault="002543A1" w:rsidP="002543A1">
            <w:pPr>
              <w:spacing w:line="259" w:lineRule="auto"/>
              <w:ind w:firstLine="0"/>
              <w:rPr>
                <w:szCs w:val="24"/>
              </w:rPr>
            </w:pPr>
            <w:r w:rsidRPr="002543A1">
              <w:rPr>
                <w:szCs w:val="24"/>
              </w:rPr>
              <w:t xml:space="preserve"> &lt;http://quantlib.org/license.shtml&gt;.</w:t>
            </w:r>
          </w:p>
          <w:p w14:paraId="45B1C8E4" w14:textId="77777777" w:rsidR="002543A1" w:rsidRPr="002543A1" w:rsidRDefault="002543A1" w:rsidP="002543A1">
            <w:pPr>
              <w:spacing w:line="259" w:lineRule="auto"/>
              <w:ind w:firstLine="0"/>
              <w:rPr>
                <w:szCs w:val="24"/>
              </w:rPr>
            </w:pPr>
          </w:p>
          <w:p w14:paraId="5074AC24" w14:textId="77777777" w:rsidR="002543A1" w:rsidRPr="002543A1" w:rsidRDefault="002543A1" w:rsidP="002543A1">
            <w:pPr>
              <w:spacing w:line="259" w:lineRule="auto"/>
              <w:ind w:firstLine="0"/>
              <w:rPr>
                <w:szCs w:val="24"/>
              </w:rPr>
            </w:pPr>
            <w:r w:rsidRPr="002543A1">
              <w:rPr>
                <w:szCs w:val="24"/>
              </w:rPr>
              <w:t xml:space="preserve"> This program is distributed in the hope that it will be useful, but WITHOUT</w:t>
            </w:r>
          </w:p>
          <w:p w14:paraId="26FCCEB3" w14:textId="77777777" w:rsidR="002543A1" w:rsidRPr="002543A1" w:rsidRDefault="002543A1" w:rsidP="002543A1">
            <w:pPr>
              <w:spacing w:line="259" w:lineRule="auto"/>
              <w:ind w:firstLine="0"/>
              <w:rPr>
                <w:szCs w:val="24"/>
              </w:rPr>
            </w:pPr>
            <w:r w:rsidRPr="002543A1">
              <w:rPr>
                <w:szCs w:val="24"/>
              </w:rPr>
              <w:t xml:space="preserve"> ANY WARRANTY; without even the implied warranty of MERCHANTABILITY or FITNESS</w:t>
            </w:r>
          </w:p>
          <w:p w14:paraId="4B9278E7" w14:textId="77777777" w:rsidR="002543A1" w:rsidRPr="002543A1" w:rsidRDefault="002543A1" w:rsidP="002543A1">
            <w:pPr>
              <w:spacing w:line="259" w:lineRule="auto"/>
              <w:ind w:firstLine="0"/>
              <w:rPr>
                <w:szCs w:val="24"/>
              </w:rPr>
            </w:pPr>
            <w:r w:rsidRPr="002543A1">
              <w:rPr>
                <w:szCs w:val="24"/>
              </w:rPr>
              <w:t xml:space="preserve"> FOR A PARTICULAR PURPOSE.  See the license for more details.</w:t>
            </w:r>
          </w:p>
          <w:p w14:paraId="63CCCFFD" w14:textId="4D350185" w:rsidR="00D3571B" w:rsidRDefault="002543A1" w:rsidP="002543A1">
            <w:pPr>
              <w:spacing w:line="259" w:lineRule="auto"/>
              <w:ind w:firstLine="0"/>
              <w:rPr>
                <w:szCs w:val="24"/>
              </w:rPr>
            </w:pPr>
            <w:r w:rsidRPr="002543A1">
              <w:rPr>
                <w:szCs w:val="24"/>
              </w:rPr>
              <w:t>*/</w:t>
            </w:r>
          </w:p>
        </w:tc>
      </w:tr>
      <w:tr w:rsidR="00D3571B" w14:paraId="795A5793" w14:textId="77777777" w:rsidTr="00D3571B">
        <w:tc>
          <w:tcPr>
            <w:tcW w:w="9350" w:type="dxa"/>
          </w:tcPr>
          <w:p w14:paraId="079850A4" w14:textId="5EB982BD" w:rsidR="00D3571B" w:rsidRDefault="002543A1" w:rsidP="002543A1">
            <w:pPr>
              <w:spacing w:line="259" w:lineRule="auto"/>
              <w:ind w:firstLine="0"/>
              <w:jc w:val="center"/>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D3571B" w14:paraId="32D90110" w14:textId="77777777" w:rsidTr="00D3571B">
        <w:tc>
          <w:tcPr>
            <w:tcW w:w="9350" w:type="dxa"/>
          </w:tcPr>
          <w:p w14:paraId="3786356D" w14:textId="60213A34" w:rsidR="00451BCC" w:rsidRPr="00451BCC" w:rsidRDefault="00451BCC" w:rsidP="00451BCC">
            <w:pPr>
              <w:spacing w:line="259" w:lineRule="auto"/>
              <w:ind w:firstLine="0"/>
              <w:rPr>
                <w:szCs w:val="24"/>
              </w:rPr>
            </w:pPr>
            <w:r w:rsidRPr="00451BCC">
              <w:rPr>
                <w:szCs w:val="24"/>
              </w:rPr>
              <w:t>/**</w:t>
            </w:r>
          </w:p>
          <w:p w14:paraId="32BC5F0E" w14:textId="77777777" w:rsidR="00451BCC" w:rsidRPr="00451BCC" w:rsidRDefault="00451BCC" w:rsidP="00451BCC">
            <w:pPr>
              <w:spacing w:line="259" w:lineRule="auto"/>
              <w:ind w:firstLine="0"/>
              <w:rPr>
                <w:szCs w:val="24"/>
              </w:rPr>
            </w:pPr>
            <w:r w:rsidRPr="00451BCC">
              <w:rPr>
                <w:szCs w:val="24"/>
              </w:rPr>
              <w:t xml:space="preserve"> *</w:t>
            </w:r>
          </w:p>
          <w:p w14:paraId="7F97685C" w14:textId="77777777" w:rsidR="00451BCC" w:rsidRPr="00451BCC" w:rsidRDefault="00451BCC" w:rsidP="00451BCC">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451BCC" w:rsidRPr="00451BCC" w:rsidRDefault="00451BCC" w:rsidP="00451BCC">
            <w:pPr>
              <w:spacing w:line="259" w:lineRule="auto"/>
              <w:ind w:firstLine="0"/>
              <w:rPr>
                <w:szCs w:val="24"/>
              </w:rPr>
            </w:pPr>
            <w:r w:rsidRPr="00451BCC">
              <w:rPr>
                <w:szCs w:val="24"/>
              </w:rPr>
              <w:t xml:space="preserve"> *   vector&lt;int&gt; v;</w:t>
            </w:r>
          </w:p>
          <w:p w14:paraId="7ADA3ED1" w14:textId="77777777" w:rsidR="00451BCC" w:rsidRPr="00451BCC" w:rsidRDefault="00451BCC" w:rsidP="00451BCC">
            <w:pPr>
              <w:spacing w:line="259" w:lineRule="auto"/>
              <w:ind w:firstLine="0"/>
              <w:rPr>
                <w:szCs w:val="24"/>
              </w:rPr>
            </w:pPr>
            <w:r w:rsidRPr="00451BCC">
              <w:rPr>
                <w:szCs w:val="24"/>
              </w:rPr>
              <w:t xml:space="preserve"> *   BENCHMARK_SUSPEND {</w:t>
            </w:r>
          </w:p>
          <w:p w14:paraId="21A8DC7A" w14:textId="77777777" w:rsidR="00451BCC" w:rsidRPr="00451BCC" w:rsidRDefault="00451BCC" w:rsidP="00451BCC">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451BCC" w:rsidRPr="00451BCC" w:rsidRDefault="00451BCC" w:rsidP="00451BCC">
            <w:pPr>
              <w:spacing w:line="259" w:lineRule="auto"/>
              <w:ind w:firstLine="0"/>
              <w:rPr>
                <w:szCs w:val="24"/>
              </w:rPr>
            </w:pPr>
            <w:r w:rsidRPr="00451BCC">
              <w:rPr>
                <w:szCs w:val="24"/>
              </w:rPr>
              <w:t xml:space="preserve"> *   }</w:t>
            </w:r>
          </w:p>
          <w:p w14:paraId="4C8C7950" w14:textId="77777777" w:rsidR="00451BCC" w:rsidRPr="00451BCC" w:rsidRDefault="00451BCC" w:rsidP="00451BCC">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451BCC" w:rsidRPr="00451BCC" w:rsidRDefault="00451BCC" w:rsidP="00451BCC">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451BCC" w:rsidRPr="00451BCC" w:rsidRDefault="00451BCC" w:rsidP="00451BCC">
            <w:pPr>
              <w:spacing w:line="259" w:lineRule="auto"/>
              <w:ind w:firstLine="0"/>
              <w:rPr>
                <w:szCs w:val="24"/>
              </w:rPr>
            </w:pPr>
            <w:r w:rsidRPr="00451BCC">
              <w:rPr>
                <w:szCs w:val="24"/>
              </w:rPr>
              <w:t xml:space="preserve"> *   }</w:t>
            </w:r>
          </w:p>
          <w:p w14:paraId="3A9E4780" w14:textId="77777777" w:rsidR="00451BCC" w:rsidRPr="00451BCC" w:rsidRDefault="00451BCC" w:rsidP="00451BCC">
            <w:pPr>
              <w:spacing w:line="259" w:lineRule="auto"/>
              <w:ind w:firstLine="0"/>
              <w:rPr>
                <w:szCs w:val="24"/>
              </w:rPr>
            </w:pPr>
            <w:r w:rsidRPr="00451BCC">
              <w:rPr>
                <w:szCs w:val="24"/>
              </w:rPr>
              <w:t xml:space="preserve"> * }</w:t>
            </w:r>
          </w:p>
          <w:p w14:paraId="4588F983" w14:textId="6529BF55" w:rsidR="00D3571B" w:rsidRDefault="00451BCC" w:rsidP="00451BCC">
            <w:pPr>
              <w:spacing w:line="259" w:lineRule="auto"/>
              <w:ind w:firstLine="0"/>
              <w:rPr>
                <w:szCs w:val="24"/>
              </w:rPr>
            </w:pPr>
            <w:r w:rsidRPr="00451BCC">
              <w:rPr>
                <w:szCs w:val="24"/>
              </w:rPr>
              <w:t xml:space="preserve"> */</w:t>
            </w:r>
          </w:p>
        </w:tc>
      </w:tr>
      <w:tr w:rsidR="00D3571B" w14:paraId="4896F02A" w14:textId="77777777" w:rsidTr="00D3571B">
        <w:tc>
          <w:tcPr>
            <w:tcW w:w="9350" w:type="dxa"/>
          </w:tcPr>
          <w:p w14:paraId="0D67222E" w14:textId="18B3CAE3" w:rsidR="00D3571B" w:rsidRDefault="0007121B" w:rsidP="0007121B">
            <w:pPr>
              <w:spacing w:line="259" w:lineRule="auto"/>
              <w:ind w:firstLine="0"/>
              <w:jc w:val="center"/>
              <w:rPr>
                <w:szCs w:val="24"/>
              </w:rPr>
            </w:pPr>
            <w:r>
              <w:rPr>
                <w:szCs w:val="24"/>
              </w:rPr>
              <w:t xml:space="preserve">This comment is a sample of commented out code held in a </w:t>
            </w:r>
            <w:proofErr w:type="spellStart"/>
            <w:r>
              <w:rPr>
                <w:szCs w:val="24"/>
              </w:rPr>
              <w:t>Doxygen</w:t>
            </w:r>
            <w:proofErr w:type="spellEnd"/>
            <w:r>
              <w:rPr>
                <w:szCs w:val="24"/>
              </w:rPr>
              <w:t>/Javadoc comment.</w:t>
            </w:r>
          </w:p>
        </w:tc>
      </w:tr>
    </w:tbl>
    <w:p w14:paraId="71399DB1" w14:textId="77777777"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31" w:name="_Ref34250973"/>
    </w:p>
    <w:bookmarkEnd w:id="131"/>
    <w:p w14:paraId="024F3406" w14:textId="2ED03B7D" w:rsidR="004C4088" w:rsidRDefault="004C4088" w:rsidP="004C4088">
      <w:pPr>
        <w:rPr>
          <w:b/>
          <w:bCs/>
          <w:sz w:val="32"/>
          <w:szCs w:val="32"/>
        </w:rPr>
      </w:pPr>
      <w:r>
        <w:tab/>
      </w:r>
      <w:r>
        <w:tab/>
      </w:r>
      <w:r>
        <w:tab/>
      </w:r>
      <w:r>
        <w:tab/>
        <w:t xml:space="preserve">          </w:t>
      </w:r>
      <w:proofErr w:type="spellStart"/>
      <w:r w:rsidRPr="004C4088">
        <w:rPr>
          <w:b/>
          <w:bCs/>
          <w:sz w:val="32"/>
          <w:szCs w:val="32"/>
        </w:rPr>
        <w:t>srcML</w:t>
      </w:r>
      <w:proofErr w:type="spellEnd"/>
    </w:p>
    <w:p w14:paraId="636C3C64" w14:textId="4BF8313E" w:rsidR="004C4088" w:rsidRDefault="004C4088" w:rsidP="00144CB3">
      <w:pPr>
        <w:rPr>
          <w:rFonts w:cs="Times New Roman"/>
          <w:szCs w:val="24"/>
        </w:rPr>
      </w:pPr>
      <w:commentRangeStart w:id="132"/>
      <w:r w:rsidRPr="002248ED">
        <w:rPr>
          <w:rFonts w:cs="Times New Roman"/>
          <w:szCs w:val="24"/>
        </w:rPr>
        <w:t xml:space="preserve">In order to ensure that all of the comments found in the source code are properly pulled for analysis the language parsing tool, </w:t>
      </w:r>
      <w:proofErr w:type="spellStart"/>
      <w:r w:rsidRPr="002248ED">
        <w:rPr>
          <w:rFonts w:cs="Times New Roman"/>
          <w:szCs w:val="24"/>
        </w:rPr>
        <w:t>srcML</w:t>
      </w:r>
      <w:proofErr w:type="spellEnd"/>
      <w:r w:rsidRPr="002248ED">
        <w:rPr>
          <w:rFonts w:cs="Times New Roman"/>
          <w:szCs w:val="24"/>
        </w:rPr>
        <w:t>,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Pr="002248ED">
        <w:rPr>
          <w:rFonts w:cs="Times New Roman"/>
          <w:szCs w:val="24"/>
        </w:rPr>
        <w:t xml:space="preserve">. 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e do not have to worry about things such as missing </w:t>
      </w:r>
      <w:r>
        <w:rPr>
          <w:rFonts w:cs="Times New Roman"/>
          <w:szCs w:val="24"/>
        </w:rPr>
        <w:t xml:space="preserve">external </w:t>
      </w:r>
      <w:r w:rsidRPr="002248ED">
        <w:rPr>
          <w:rFonts w:cs="Times New Roman"/>
          <w:szCs w:val="24"/>
        </w:rPr>
        <w:t xml:space="preserve">libraries. 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A</w:t>
      </w:r>
      <w:r>
        <w:rPr>
          <w:rFonts w:cs="Times New Roman"/>
          <w:szCs w:val="24"/>
        </w:rPr>
        <w:t xml:space="preserve"> major</w:t>
      </w:r>
      <w:r w:rsidRPr="002248ED">
        <w:rPr>
          <w:rFonts w:cs="Times New Roman"/>
          <w:szCs w:val="24"/>
        </w:rPr>
        <w:t xml:space="preserve"> reason that </w:t>
      </w:r>
      <w:proofErr w:type="spellStart"/>
      <w:r w:rsidRPr="002248ED">
        <w:rPr>
          <w:rFonts w:cs="Times New Roman"/>
          <w:szCs w:val="24"/>
        </w:rPr>
        <w:t>srcML</w:t>
      </w:r>
      <w:proofErr w:type="spellEnd"/>
      <w:r w:rsidRPr="002248ED">
        <w:rPr>
          <w:rFonts w:cs="Times New Roman"/>
          <w:szCs w:val="24"/>
        </w:rPr>
        <w:t xml:space="preserve">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p>
    <w:p w14:paraId="2238C2BA" w14:textId="3705637C" w:rsidR="00762789" w:rsidRDefault="004C4088" w:rsidP="004C4088">
      <w:pPr>
        <w:rPr>
          <w:rFonts w:cs="Times New Roman"/>
          <w:szCs w:val="24"/>
        </w:rPr>
      </w:pPr>
      <w:r w:rsidRPr="002248ED">
        <w:rPr>
          <w:rFonts w:cs="Times New Roman"/>
          <w:szCs w:val="24"/>
        </w:rPr>
        <w:t xml:space="preserve">Once source code has been converted to XML using </w:t>
      </w:r>
      <w:proofErr w:type="spellStart"/>
      <w:r w:rsidRPr="002248ED">
        <w:rPr>
          <w:rFonts w:cs="Times New Roman"/>
          <w:szCs w:val="24"/>
        </w:rPr>
        <w:t>srcML</w:t>
      </w:r>
      <w:proofErr w:type="spellEnd"/>
      <w:r>
        <w:rPr>
          <w:rFonts w:cs="Times New Roman"/>
          <w:szCs w:val="24"/>
        </w:rPr>
        <w:t>,</w:t>
      </w:r>
      <w:r w:rsidRPr="002248ED">
        <w:rPr>
          <w:rFonts w:cs="Times New Roman"/>
          <w:szCs w:val="24"/>
        </w:rPr>
        <w:t xml:space="preserve"> the user is able to write XPath, a query language for selecting nodes from an XML document, queries to pull any specific information needed from the original source code quickly and easily</w:t>
      </w:r>
      <w:r>
        <w:rPr>
          <w:rFonts w:cs="Times New Roman"/>
          <w:szCs w:val="24"/>
        </w:rPr>
        <w:t xml:space="preserve">. This </w:t>
      </w:r>
      <w:r w:rsidRPr="002248ED">
        <w:rPr>
          <w:rFonts w:cs="Times New Roman"/>
          <w:szCs w:val="24"/>
        </w:rPr>
        <w:t>allows us to ignore the actual code in the source and just the comments can be extracted</w:t>
      </w:r>
      <w:r w:rsidR="000D04F6">
        <w:rPr>
          <w:rFonts w:cs="Times New Roman"/>
          <w:szCs w:val="24"/>
        </w:rPr>
        <w:t>.</w:t>
      </w:r>
      <w:r w:rsidR="00AD169E">
        <w:rPr>
          <w:rFonts w:cs="Times New Roman"/>
          <w:szCs w:val="24"/>
        </w:rPr>
        <w:t xml:space="preserve"> A sample XPath command </w:t>
      </w:r>
      <w:r w:rsidR="00762789">
        <w:rPr>
          <w:rFonts w:cs="Times New Roman"/>
          <w:szCs w:val="24"/>
        </w:rPr>
        <w:t>to extract all function</w:t>
      </w:r>
      <w:r w:rsidR="006E68B8">
        <w:rPr>
          <w:rFonts w:cs="Times New Roman"/>
          <w:szCs w:val="24"/>
        </w:rPr>
        <w:t>s</w:t>
      </w:r>
      <w:r w:rsidR="00762789">
        <w:rPr>
          <w:rFonts w:cs="Times New Roman"/>
          <w:szCs w:val="24"/>
        </w:rPr>
        <w:t xml:space="preserve"> 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77777777" w:rsidR="00762789" w:rsidRDefault="00AD169E" w:rsidP="004C4088">
      <w:pPr>
        <w:rPr>
          <w:rFonts w:cs="Times New Roman"/>
          <w:szCs w:val="24"/>
        </w:rPr>
      </w:pPr>
      <w:proofErr w:type="spellStart"/>
      <w:r w:rsidRPr="00AD169E">
        <w:rPr>
          <w:rStyle w:val="Code"/>
        </w:rPr>
        <w:lastRenderedPageBreak/>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function</w:t>
      </w:r>
      <w:proofErr w:type="spellEnd"/>
      <w:proofErr w:type="gramEnd"/>
      <w:r w:rsidRPr="00AD169E">
        <w:rPr>
          <w:rStyle w:val="Code"/>
        </w:rPr>
        <w:t xml:space="preserve">” project.xml -o </w:t>
      </w:r>
      <w:r>
        <w:rPr>
          <w:rStyle w:val="Code"/>
        </w:rPr>
        <w:t>functions</w:t>
      </w:r>
      <w:r w:rsidRPr="00AD169E">
        <w:rPr>
          <w:rStyle w:val="Code"/>
        </w:rPr>
        <w:t>.xml</w:t>
      </w:r>
      <w:r w:rsidR="000D04F6">
        <w:rPr>
          <w:rFonts w:cs="Times New Roman"/>
          <w:szCs w:val="24"/>
        </w:rPr>
        <w:t xml:space="preserve"> </w:t>
      </w:r>
    </w:p>
    <w:p w14:paraId="058702E8" w14:textId="0EDB787E" w:rsidR="004C4088" w:rsidRPr="004C4088" w:rsidRDefault="00762789" w:rsidP="004C4088">
      <w:pPr>
        <w:rPr>
          <w:b/>
          <w:bCs/>
          <w:szCs w:val="24"/>
        </w:r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functions found in the project.xml document. </w:t>
      </w:r>
      <w:r w:rsidR="004C4088" w:rsidRPr="002248ED">
        <w:rPr>
          <w:rFonts w:cs="Times New Roman"/>
          <w:szCs w:val="24"/>
        </w:rPr>
        <w:t xml:space="preserve">Currently, the greatest limitation of </w:t>
      </w:r>
      <w:proofErr w:type="spellStart"/>
      <w:r w:rsidR="004C4088" w:rsidRPr="002248ED">
        <w:rPr>
          <w:rFonts w:cs="Times New Roman"/>
          <w:szCs w:val="24"/>
        </w:rPr>
        <w:t>srcML</w:t>
      </w:r>
      <w:proofErr w:type="spellEnd"/>
      <w:r w:rsidR="004C4088" w:rsidRPr="002248ED">
        <w:rPr>
          <w:rFonts w:cs="Times New Roman"/>
          <w:szCs w:val="24"/>
        </w:rPr>
        <w:t xml:space="preserve"> is that it can only parse C, C++, C#, and Java though for the purposes of this research this is not an issue.</w:t>
      </w:r>
      <w:commentRangeEnd w:id="132"/>
      <w:r w:rsidR="006E68B8">
        <w:rPr>
          <w:rStyle w:val="CommentReference"/>
        </w:rPr>
        <w:commentReference w:id="132"/>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133" w:name="_Ref34251006"/>
    </w:p>
    <w:bookmarkEnd w:id="133"/>
    <w:p w14:paraId="6B27089C" w14:textId="79CBC27A" w:rsidR="004E5433" w:rsidRDefault="004E5433" w:rsidP="00E86C5A">
      <w:pPr>
        <w:pStyle w:val="ChapterTitle"/>
      </w:pPr>
      <w:r w:rsidRPr="00347B64">
        <w:t xml:space="preserve">Data </w:t>
      </w:r>
      <w:r w:rsidRPr="00B216D8">
        <w:t>Collection</w:t>
      </w:r>
    </w:p>
    <w:p w14:paraId="18F0ADC5" w14:textId="616435D1"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as vital in order to create a corpus that provided a diverse variety </w:t>
      </w:r>
      <w:r w:rsidR="008A1EB3">
        <w:rPr>
          <w:b w:val="0"/>
          <w:bCs w:val="0"/>
          <w:sz w:val="24"/>
          <w:szCs w:val="24"/>
        </w:rPr>
        <w:t xml:space="preserve">of different coding styles, comment styles, and frequencies of commented out code. in s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explains the methodology used to extract the comments from our corpus using </w:t>
      </w:r>
      <w:proofErr w:type="spellStart"/>
      <w:r w:rsidR="008A1EB3">
        <w:rPr>
          <w:b w:val="0"/>
          <w:bCs w:val="0"/>
          <w:sz w:val="24"/>
          <w:szCs w:val="24"/>
        </w:rPr>
        <w:t>srcML</w:t>
      </w:r>
      <w:proofErr w:type="spellEnd"/>
      <w:r w:rsidR="008A1EB3">
        <w:rPr>
          <w:b w:val="0"/>
          <w:bCs w:val="0"/>
          <w:sz w:val="24"/>
          <w:szCs w:val="24"/>
        </w:rPr>
        <w:t xml:space="preserve">. Finally, in section </w:t>
      </w:r>
      <w:r w:rsidR="008A1EB3">
        <w:rPr>
          <w:b w:val="0"/>
          <w:bCs w:val="0"/>
          <w:sz w:val="24"/>
          <w:szCs w:val="24"/>
        </w:rPr>
        <w:fldChar w:fldCharType="begin"/>
      </w:r>
      <w:r w:rsidR="008A1EB3">
        <w:rPr>
          <w:b w:val="0"/>
          <w:bCs w:val="0"/>
          <w:sz w:val="24"/>
          <w:szCs w:val="24"/>
        </w:rPr>
        <w:instrText xml:space="preserve"> REF _Ref34248768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3. </w:t>
      </w:r>
      <w:r w:rsidR="008A1EB3">
        <w:rPr>
          <w:b w:val="0"/>
          <w:bCs w:val="0"/>
          <w:sz w:val="24"/>
          <w:szCs w:val="24"/>
        </w:rPr>
        <w:fldChar w:fldCharType="end"/>
      </w:r>
      <w:r w:rsidR="008A1EB3">
        <w:rPr>
          <w:b w:val="0"/>
          <w:bCs w:val="0"/>
          <w:sz w:val="24"/>
          <w:szCs w:val="24"/>
        </w:rPr>
        <w:t xml:space="preserve"> </w:t>
      </w:r>
      <w:r w:rsidR="008A1EB3">
        <w:rPr>
          <w:b w:val="0"/>
          <w:bCs w:val="0"/>
          <w:sz w:val="24"/>
          <w:szCs w:val="24"/>
        </w:rPr>
        <w:fldChar w:fldCharType="end"/>
      </w:r>
      <w:r w:rsidR="008A1EB3">
        <w:rPr>
          <w:b w:val="0"/>
          <w:bCs w:val="0"/>
          <w:sz w:val="24"/>
          <w:szCs w:val="24"/>
        </w:rPr>
        <w:t>we explain how the manual verification of our two classifications was completed.</w:t>
      </w:r>
    </w:p>
    <w:p w14:paraId="6EC09054" w14:textId="4BFCD0AA" w:rsidR="00B32590" w:rsidRPr="002248ED" w:rsidRDefault="00681A5E" w:rsidP="005772E2">
      <w:pPr>
        <w:pStyle w:val="Heading2"/>
      </w:pPr>
      <w:bookmarkStart w:id="134" w:name="_Ref34248657"/>
      <w:r>
        <w:t>Corpus Selection</w:t>
      </w:r>
      <w:bookmarkEnd w:id="134"/>
    </w:p>
    <w:p w14:paraId="47A2D197" w14:textId="523F9E9E" w:rsidR="004E5433"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 have been </w:t>
      </w:r>
      <w:r w:rsidRPr="002248ED">
        <w:rPr>
          <w:rFonts w:cs="Times New Roman"/>
          <w:szCs w:val="24"/>
        </w:rPr>
        <w:lastRenderedPageBreak/>
        <w:t xml:space="preserve">selected and pulled for the use in building the data artifact used in this project. </w:t>
      </w:r>
      <w:proofErr w:type="spellStart"/>
      <w:r w:rsidR="00343394" w:rsidRPr="002248ED">
        <w:rPr>
          <w:rFonts w:cs="Times New Roman"/>
          <w:szCs w:val="24"/>
        </w:rPr>
        <w:t>srcML</w:t>
      </w:r>
      <w:proofErr w:type="spellEnd"/>
      <w:r w:rsidR="00343394" w:rsidRPr="002248ED">
        <w:rPr>
          <w:rFonts w:cs="Times New Roman"/>
          <w:szCs w:val="24"/>
        </w:rPr>
        <w:t xml:space="preserve"> </w:t>
      </w:r>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135" w:name="_Ref34248720"/>
      <w:r>
        <w:t>Comment Extraction</w:t>
      </w:r>
      <w:bookmarkEnd w:id="135"/>
    </w:p>
    <w:p w14:paraId="545EDCFD" w14:textId="539CED34" w:rsidR="00251D65" w:rsidRPr="002248ED" w:rsidRDefault="00096C5C" w:rsidP="004E5433">
      <w:pPr>
        <w:rPr>
          <w:rFonts w:cs="Times New Roman"/>
          <w:szCs w:val="24"/>
        </w:rPr>
      </w:pPr>
      <w:r>
        <w:rPr>
          <w:rFonts w:cs="Times New Roman"/>
          <w:szCs w:val="24"/>
        </w:rPr>
        <w:t xml:space="preserve">The first step in the comment extraction process was making sure that all of the projects for our corpus were being held within the same directory for ease of use with </w:t>
      </w:r>
      <w:proofErr w:type="spellStart"/>
      <w:r>
        <w:rPr>
          <w:rFonts w:cs="Times New Roman"/>
          <w:szCs w:val="24"/>
        </w:rPr>
        <w:t>srcML</w:t>
      </w:r>
      <w:proofErr w:type="spellEnd"/>
      <w:r w:rsidR="004E5433" w:rsidRPr="002248ED">
        <w:rPr>
          <w:rFonts w:cs="Times New Roman"/>
          <w:szCs w:val="24"/>
        </w:rPr>
        <w:t>.</w:t>
      </w:r>
      <w:r>
        <w:rPr>
          <w:rFonts w:cs="Times New Roman"/>
          <w:szCs w:val="24"/>
        </w:rPr>
        <w:t xml:space="preserve"> Once all of the projects are in a centralized location, we run an initial </w:t>
      </w:r>
      <w:proofErr w:type="spellStart"/>
      <w:r>
        <w:rPr>
          <w:rFonts w:cs="Times New Roman"/>
          <w:szCs w:val="24"/>
        </w:rPr>
        <w:t>srcML</w:t>
      </w:r>
      <w:proofErr w:type="spellEnd"/>
      <w:r>
        <w:rPr>
          <w:rFonts w:cs="Times New Roman"/>
          <w:szCs w:val="24"/>
        </w:rPr>
        <w:t xml:space="preserve"> query to place 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 xml:space="preserve">n XPath query is used to extract all the comments from the archive.  The extracted comments are placed in a new archive by </w:t>
      </w:r>
      <w:proofErr w:type="spellStart"/>
      <w:r w:rsidR="00294721">
        <w:rPr>
          <w:rFonts w:cs="Times New Roman"/>
          <w:szCs w:val="24"/>
        </w:rPr>
        <w:t>srcML</w:t>
      </w:r>
      <w:proofErr w:type="spellEnd"/>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7BEF993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evenly distributed amongst all of the languages. These selected lines were then manually classified into either English prose or commented out code.</w:t>
      </w:r>
    </w:p>
    <w:p w14:paraId="543702EC" w14:textId="44E709FC" w:rsidR="0046202D" w:rsidRDefault="0046202D" w:rsidP="005772E2">
      <w:pPr>
        <w:pStyle w:val="Heading2"/>
      </w:pPr>
      <w:bookmarkStart w:id="136" w:name="_Ref34248768"/>
      <w:r>
        <w:t>Manual Classification</w:t>
      </w:r>
      <w:bookmarkEnd w:id="136"/>
    </w:p>
    <w:p w14:paraId="52374AA7" w14:textId="5230DFCB"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 xml:space="preserve">block comments in this manner is that it is very possible to have a block comment that is a mix of both commented out code and standard English prose. The manual verification process took a </w:t>
      </w:r>
      <w:r w:rsidRPr="002248ED">
        <w:rPr>
          <w:rFonts w:cs="Times New Roman"/>
          <w:szCs w:val="24"/>
        </w:rPr>
        <w:lastRenderedPageBreak/>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236CF768" w:rsidR="00177283" w:rsidRPr="002248ED" w:rsidRDefault="00177283" w:rsidP="00177283">
      <w:pPr>
        <w:pStyle w:val="Caption"/>
        <w:keepNext/>
        <w:jc w:val="center"/>
        <w:rPr>
          <w:rFonts w:cs="Times New Roman"/>
          <w:sz w:val="24"/>
          <w:szCs w:val="24"/>
        </w:rPr>
      </w:pPr>
      <w:bookmarkStart w:id="137" w:name="_Ref34252126"/>
      <w:bookmarkStart w:id="138" w:name="_Ref34252119"/>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6</w:t>
      </w:r>
      <w:r w:rsidR="00AB11E8" w:rsidRPr="002248ED">
        <w:rPr>
          <w:rFonts w:cs="Times New Roman"/>
          <w:noProof/>
          <w:sz w:val="24"/>
          <w:szCs w:val="24"/>
        </w:rPr>
        <w:fldChar w:fldCharType="end"/>
      </w:r>
      <w:bookmarkEnd w:id="137"/>
      <w:r w:rsidR="005145F5">
        <w:rPr>
          <w:rFonts w:cs="Times New Roman"/>
          <w:noProof/>
          <w:sz w:val="24"/>
          <w:szCs w:val="24"/>
        </w:rPr>
        <w:t>.</w:t>
      </w:r>
      <w:r w:rsidRPr="002248ED">
        <w:rPr>
          <w:rFonts w:cs="Times New Roman"/>
          <w:sz w:val="24"/>
          <w:szCs w:val="24"/>
        </w:rPr>
        <w:t xml:space="preserve"> </w:t>
      </w:r>
      <w:bookmarkStart w:id="139"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138"/>
      <w:bookmarkEnd w:id="139"/>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484A6838"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w:t>
      </w:r>
      <w:r w:rsidRPr="002248ED">
        <w:rPr>
          <w:rFonts w:cs="Times New Roman"/>
          <w:szCs w:val="24"/>
        </w:rPr>
        <w:lastRenderedPageBreak/>
        <w:t xml:space="preserve">attributed to a language. The language column is followed by two different column’s that are related to one another, the first is the contains code column and the second is the code column. </w:t>
      </w:r>
    </w:p>
    <w:p w14:paraId="05B43C65" w14:textId="099DF2BB" w:rsidR="00D656D1" w:rsidRPr="002248ED" w:rsidRDefault="004E5433" w:rsidP="004E5433">
      <w:pPr>
        <w:rPr>
          <w:rFonts w:cs="Times New Roman"/>
          <w:szCs w:val="24"/>
        </w:rPr>
      </w:pPr>
      <w:r w:rsidRPr="002248ED">
        <w:rPr>
          <w:rFonts w:cs="Times New Roman"/>
          <w:szCs w:val="24"/>
        </w:rPr>
        <w:t>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497AE161" w14:textId="0B759361"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discount</w:t>
      </w:r>
      <w:r w:rsidR="008B05AE" w:rsidRPr="002B3A40">
        <w:rPr>
          <w:rStyle w:val="Code"/>
        </w:rPr>
        <w:t>;</w:t>
      </w:r>
    </w:p>
    <w:p w14:paraId="0A2521A8" w14:textId="7DF211A4"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In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a sample section of the csv is shown to help visualize everything that has been discussed in this chapter.</w:t>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40" w:name="_Ref34136593"/>
    </w:p>
    <w:bookmarkEnd w:id="140"/>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41" w:name="_Ref33695007"/>
      <w:r w:rsidRPr="002248ED">
        <w:t>Syntax-based Approach</w:t>
      </w:r>
      <w:bookmarkEnd w:id="141"/>
    </w:p>
    <w:p w14:paraId="158FCACC" w14:textId="4F09C74C"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53085D">
        <w:rPr>
          <w:rFonts w:cs="Times New Roman"/>
          <w:szCs w:val="24"/>
        </w:rPr>
        <w:t xml:space="preserve"> </w:t>
      </w:r>
      <w:r w:rsidR="0053085D">
        <w:rPr>
          <w:rFonts w:cs="Times New Roman"/>
          <w:szCs w:val="24"/>
        </w:rPr>
        <w:fldChar w:fldCharType="begin"/>
      </w:r>
      <w:r w:rsidR="005308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53085D">
        <w:rPr>
          <w:rFonts w:cs="Times New Roman"/>
          <w:szCs w:val="24"/>
        </w:rPr>
        <w:fldChar w:fldCharType="separate"/>
      </w:r>
      <w:r w:rsidR="0053085D" w:rsidRPr="0053085D">
        <w:rPr>
          <w:rFonts w:cs="Times New Roman"/>
        </w:rPr>
        <w:t>[Bacchelli et al. 2010a]</w:t>
      </w:r>
      <w:r w:rsidR="005308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w:t>
      </w:r>
      <w:r w:rsidRPr="002248ED">
        <w:rPr>
          <w:rFonts w:cs="Times New Roman"/>
          <w:szCs w:val="24"/>
        </w:rPr>
        <w:lastRenderedPageBreak/>
        <w:t>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42" w:name="_Ref33695020"/>
      <w:r w:rsidRPr="002248ED">
        <w:t>Bag of Words Approach</w:t>
      </w:r>
      <w:bookmarkEnd w:id="142"/>
    </w:p>
    <w:p w14:paraId="6EAC5290" w14:textId="452F8B39"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w:t>
      </w:r>
      <w:r w:rsidRPr="002248ED">
        <w:rPr>
          <w:rFonts w:cs="Times New Roman"/>
          <w:szCs w:val="24"/>
        </w:rPr>
        <w:lastRenderedPageBreak/>
        <w:t>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2C4D6A">
        <w:rPr>
          <w:rFonts w:cs="Times New Roman"/>
          <w:szCs w:val="24"/>
        </w:rPr>
        <w:t xml:space="preserve"> </w:t>
      </w:r>
      <w:r w:rsidRPr="002248ED">
        <w:rPr>
          <w:rFonts w:cs="Times New Roman"/>
          <w:szCs w:val="24"/>
        </w:rPr>
        <w:t>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it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43" w:name="_Ref33695048"/>
      <w:r w:rsidRPr="002248ED">
        <w:t>Frequency</w:t>
      </w:r>
      <w:r w:rsidR="00977600">
        <w:t>-based</w:t>
      </w:r>
      <w:r w:rsidRPr="002248ED">
        <w:t xml:space="preserve"> Approac</w:t>
      </w:r>
      <w:r w:rsidR="002C4D6A">
        <w:t>h</w:t>
      </w:r>
      <w:bookmarkEnd w:id="143"/>
    </w:p>
    <w:p w14:paraId="643F828B" w14:textId="06B5D3F7" w:rsidR="004E5433" w:rsidRPr="002248ED" w:rsidRDefault="00177283"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w:t>
      </w:r>
      <w:r w:rsidR="004E5433" w:rsidRPr="002248ED">
        <w:rPr>
          <w:rFonts w:cs="Times New Roman"/>
          <w:szCs w:val="24"/>
        </w:rPr>
        <w:lastRenderedPageBreak/>
        <w:t xml:space="preserve">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130A62A0" w14:textId="7A7C0288" w:rsidR="00677769" w:rsidRPr="002248ED"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144"/>
      <w:commentRangeStart w:id="145"/>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144"/>
      <w:r w:rsidR="005A5FEE">
        <w:rPr>
          <w:rStyle w:val="CommentReference"/>
        </w:rPr>
        <w:commentReference w:id="144"/>
      </w:r>
      <w:commentRangeEnd w:id="145"/>
      <w:r w:rsidR="00361F35">
        <w:rPr>
          <w:rStyle w:val="CommentReference"/>
        </w:rPr>
        <w:commentReference w:id="145"/>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 xml:space="preserve">out code </w:t>
      </w:r>
      <w:r w:rsidRPr="002248ED">
        <w:rPr>
          <w:rFonts w:cs="Times New Roman"/>
          <w:szCs w:val="24"/>
        </w:rPr>
        <w:lastRenderedPageBreak/>
        <w:t>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46" w:name="_Ref34251031"/>
    </w:p>
    <w:bookmarkEnd w:id="146"/>
    <w:p w14:paraId="3BFFC495" w14:textId="5F0F2F1B" w:rsidR="00677769" w:rsidRPr="00B216D8" w:rsidRDefault="00677769" w:rsidP="00A03C5E">
      <w:pPr>
        <w:pStyle w:val="ChapterTitle"/>
      </w:pPr>
      <w:r w:rsidRPr="00B216D8">
        <w:t>Decision Trees</w:t>
      </w:r>
    </w:p>
    <w:p w14:paraId="0FA1A7B8" w14:textId="4118FFF6"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761FEE7C"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w:t>
      </w:r>
      <w:r w:rsidR="00662B41" w:rsidRPr="002248ED">
        <w:rPr>
          <w:rFonts w:cs="Times New Roman"/>
          <w:szCs w:val="24"/>
        </w:rPr>
        <w:lastRenderedPageBreak/>
        <w:t xml:space="preserve">equally as important. </w:t>
      </w:r>
      <w:r w:rsidR="007517B2" w:rsidRPr="002248ED">
        <w:rPr>
          <w:rFonts w:cs="Times New Roman"/>
          <w:szCs w:val="24"/>
        </w:rPr>
        <w:t>Considering these two factors the obvious choice of machine learning algorithm is the decision tree.</w:t>
      </w:r>
    </w:p>
    <w:p w14:paraId="21CC83E1" w14:textId="09A645BA"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78F34A5" w14:textId="420D0C86" w:rsidR="003A2818" w:rsidRDefault="000578C2" w:rsidP="00602FDF">
      <w:pPr>
        <w:rPr>
          <w:rFonts w:cs="Times New Roman"/>
          <w:szCs w:val="24"/>
        </w:rPr>
      </w:pPr>
      <w:r w:rsidRPr="002248ED">
        <w:rPr>
          <w:rFonts w:cs="Times New Roman"/>
          <w:szCs w:val="24"/>
        </w:rPr>
        <w:t xml:space="preserve">The ability to handle various types of data, non-linear data, and work well for both classification and regression are not the only reasons why we chose decision </w:t>
      </w:r>
      <w:proofErr w:type="gramStart"/>
      <w:r w:rsidRPr="002248ED">
        <w:rPr>
          <w:rFonts w:cs="Times New Roman"/>
          <w:szCs w:val="24"/>
        </w:rPr>
        <w:t>trees</w:t>
      </w:r>
      <w:proofErr w:type="gramEnd"/>
      <w:r w:rsidRPr="002248ED">
        <w:rPr>
          <w:rFonts w:cs="Times New Roman"/>
          <w:szCs w:val="24"/>
        </w:rPr>
        <w:t xml:space="preserve"> however.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proofErr w:type="gramStart"/>
      <w:r w:rsidR="009705BD">
        <w:rPr>
          <w:rFonts w:cs="Times New Roman"/>
          <w:szCs w:val="24"/>
        </w:rPr>
        <w:t>Finally</w:t>
      </w:r>
      <w:proofErr w:type="gramEnd"/>
      <w:r w:rsidR="009705BD">
        <w:rPr>
          <w:rFonts w:cs="Times New Roman"/>
          <w:szCs w:val="24"/>
        </w:rPr>
        <w:t xml:space="preserve"> the GINI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58223980" w:rsidR="003A2818" w:rsidRPr="00AA6716" w:rsidRDefault="003A2818" w:rsidP="003A2818">
      <w:pPr>
        <w:pStyle w:val="Caption"/>
        <w:jc w:val="center"/>
        <w:rPr>
          <w:rFonts w:cs="Times New Roman"/>
          <w:sz w:val="24"/>
          <w:szCs w:val="24"/>
        </w:rPr>
      </w:pPr>
      <w:bookmarkStart w:id="147"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D544A0" w:rsidRPr="00AA6716">
        <w:rPr>
          <w:noProof/>
          <w:sz w:val="24"/>
          <w:szCs w:val="24"/>
        </w:rPr>
        <w:t>2</w:t>
      </w:r>
      <w:r w:rsidR="0030602A" w:rsidRPr="00AA6716">
        <w:rPr>
          <w:noProof/>
          <w:sz w:val="24"/>
          <w:szCs w:val="24"/>
        </w:rPr>
        <w:fldChar w:fldCharType="end"/>
      </w:r>
      <w:bookmarkEnd w:id="147"/>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p>
    <w:p w14:paraId="1418CCB4" w14:textId="66D0E560" w:rsidR="000F384A" w:rsidRDefault="00AA01E8" w:rsidP="00602FDF">
      <w:pPr>
        <w:rPr>
          <w:rFonts w:cs="Times New Roman"/>
          <w:szCs w:val="24"/>
        </w:rPr>
      </w:pPr>
      <w:r w:rsidRPr="002248ED">
        <w:rPr>
          <w:rFonts w:cs="Times New Roman"/>
          <w:szCs w:val="24"/>
        </w:rPr>
        <w:t xml:space="preserve">This is aided by </w:t>
      </w:r>
      <w:proofErr w:type="spellStart"/>
      <w:r w:rsidRPr="002248ED">
        <w:rPr>
          <w:rFonts w:cs="Times New Roman"/>
          <w:szCs w:val="24"/>
        </w:rPr>
        <w:t>scikit</w:t>
      </w:r>
      <w:proofErr w:type="spellEnd"/>
      <w:r w:rsidRPr="002248ED">
        <w:rPr>
          <w:rFonts w:cs="Times New Roman"/>
          <w:szCs w:val="24"/>
        </w:rPr>
        <w:t xml:space="preserve">-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148" w:name="_Ref34310606"/>
    </w:p>
    <w:bookmarkEnd w:id="148"/>
    <w:p w14:paraId="089E1D19" w14:textId="085812FD" w:rsidR="000F384A" w:rsidRDefault="000F384A" w:rsidP="001807FB">
      <w:pPr>
        <w:ind w:left="2880" w:firstLine="0"/>
        <w:rPr>
          <w:b/>
          <w:bCs/>
        </w:rPr>
      </w:pPr>
      <w:r>
        <w:rPr>
          <w:b/>
          <w:bCs/>
        </w:rPr>
        <w:t xml:space="preserve">      </w:t>
      </w:r>
      <w:r w:rsidRPr="000F384A">
        <w:rPr>
          <w:b/>
          <w:bCs/>
        </w:rPr>
        <w:t>Methodology</w:t>
      </w:r>
      <w:r w:rsidR="00114A1E">
        <w:rPr>
          <w:b/>
          <w:bCs/>
        </w:rPr>
        <w:t xml:space="preserve"> &amp; Experimental Setup</w:t>
      </w:r>
    </w:p>
    <w:p w14:paraId="5214239C" w14:textId="30B0A196" w:rsidR="000F384A" w:rsidRDefault="00611A11" w:rsidP="00B4072A">
      <w:pPr>
        <w:ind w:firstLine="0"/>
      </w:pPr>
      <w:r>
        <w:t>In this chapter, we present the methodology we used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commented out code, and our comments have been converted into frequency data frames then we can move on to our final steps of automating our process. </w:t>
      </w:r>
      <w:r w:rsidR="00C954ED">
        <w:t>The first step in the process of developing our results is the process of developing our data frame. Our data frame is created by concatenating lists of the frequencies of every line of comments</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p>
    <w:p w14:paraId="26E1D34C" w14:textId="77777777" w:rsidR="00D22E8A" w:rsidRDefault="00D22E8A" w:rsidP="00C23CE7">
      <w:pPr>
        <w:keepNext/>
        <w:ind w:firstLine="0"/>
      </w:pPr>
      <w:r w:rsidRPr="00D22E8A">
        <w:rPr>
          <w:noProof/>
        </w:rPr>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19045"/>
                    </a:xfrm>
                    <a:prstGeom prst="rect">
                      <a:avLst/>
                    </a:prstGeom>
                  </pic:spPr>
                </pic:pic>
              </a:graphicData>
            </a:graphic>
          </wp:inline>
        </w:drawing>
      </w:r>
    </w:p>
    <w:p w14:paraId="0333BC21" w14:textId="04423826"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D544A0">
        <w:rPr>
          <w:noProof/>
          <w:sz w:val="24"/>
          <w:szCs w:val="24"/>
        </w:rPr>
        <w:t>3</w:t>
      </w:r>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w:t>
      </w:r>
      <w:proofErr w:type="spellStart"/>
      <w:r w:rsidRPr="00C23CE7">
        <w:rPr>
          <w:smallCaps/>
          <w:sz w:val="24"/>
          <w:szCs w:val="24"/>
        </w:rPr>
        <w:t>srcML</w:t>
      </w:r>
      <w:proofErr w:type="spellEnd"/>
      <w:r w:rsidRPr="00C23CE7">
        <w:rPr>
          <w:smallCaps/>
          <w:sz w:val="24"/>
          <w:szCs w:val="24"/>
        </w:rPr>
        <w:t xml:space="preserve">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31C8A2E3" w14:textId="77777777" w:rsidR="00D544A0" w:rsidRDefault="00524E58" w:rsidP="000F384A">
      <w:r>
        <w:t xml:space="preserve">The first step of creating our decision tree is to split the data that we are going to use for training and testing it. This process is accomplished by means of stratified K-fold cross validation. Stratified K-fold cross validation is the process of randomly splitting your data in a balanced manner based off of the number K, being the number of folds, that you want to make. </w:t>
      </w:r>
    </w:p>
    <w:p w14:paraId="05091071" w14:textId="63B731CA" w:rsidR="00D544A0" w:rsidRDefault="00D544A0" w:rsidP="00D544A0">
      <w:pPr>
        <w:pStyle w:val="Caption"/>
        <w:jc w:val="center"/>
      </w:pPr>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r w:rsidRPr="00D544A0">
        <w:rPr>
          <w:sz w:val="24"/>
          <w:szCs w:val="24"/>
        </w:rPr>
        <w:t xml:space="preserve">FIGURE </w:t>
      </w:r>
      <w:r w:rsidRPr="00D544A0">
        <w:rPr>
          <w:sz w:val="24"/>
          <w:szCs w:val="24"/>
        </w:rPr>
        <w:fldChar w:fldCharType="begin"/>
      </w:r>
      <w:r w:rsidRPr="00D544A0">
        <w:rPr>
          <w:sz w:val="24"/>
          <w:szCs w:val="24"/>
        </w:rPr>
        <w:instrText xml:space="preserve"> SEQ Figure \* ARABIC </w:instrText>
      </w:r>
      <w:r w:rsidRPr="00D544A0">
        <w:rPr>
          <w:sz w:val="24"/>
          <w:szCs w:val="24"/>
        </w:rPr>
        <w:fldChar w:fldCharType="separate"/>
      </w:r>
      <w:r w:rsidRPr="00D544A0">
        <w:rPr>
          <w:noProof/>
          <w:sz w:val="24"/>
          <w:szCs w:val="24"/>
        </w:rPr>
        <w:t>4</w:t>
      </w:r>
      <w:r w:rsidRPr="00D544A0">
        <w:rPr>
          <w:sz w:val="24"/>
          <w:szCs w:val="24"/>
        </w:rPr>
        <w:fldChar w:fldCharType="end"/>
      </w:r>
      <w:r w:rsidRPr="00D544A0">
        <w:rPr>
          <w:sz w:val="24"/>
          <w:szCs w:val="24"/>
        </w:rPr>
        <w:t xml:space="preserve">. </w:t>
      </w:r>
      <w:r w:rsidRPr="00D544A0">
        <w:rPr>
          <w:smallCaps/>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6230859E" w14:textId="791DBDD8" w:rsidR="00524E58" w:rsidRDefault="00524E58" w:rsidP="00D544A0">
      <w:pPr>
        <w:ind w:firstLine="0"/>
      </w:pPr>
      <w:r>
        <w:t xml:space="preserve">The commonly accepted value for K is 5 to start, but it is important to ensure that your folds never become </w:t>
      </w:r>
      <w:proofErr w:type="spellStart"/>
      <w:r>
        <w:t>to</w:t>
      </w:r>
      <w:proofErr w:type="spellEnd"/>
      <w:r>
        <w:t xml:space="preserve"> small for the algorithm that you are working with. This is not an exact science, and </w:t>
      </w:r>
      <w:r w:rsidR="0099712A">
        <w:t xml:space="preserve">many data scientists and other professionals will all say different things, but generally speaking this is where having good evaluation criteria to validate the fact that you are not over or under fitting comes into play. </w:t>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proofErr w:type="spellStart"/>
      <w:r>
        <w:t>to</w:t>
      </w:r>
      <w:proofErr w:type="spellEnd"/>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 xml:space="preserve">accuracy may be low, as both accuracy and F1 score use precision and recall in their calculations as 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196BCAF7" w:rsidR="00903314" w:rsidRPr="00AA6716" w:rsidRDefault="00903314" w:rsidP="00903314">
      <w:pPr>
        <w:pStyle w:val="Caption"/>
        <w:keepNext/>
        <w:jc w:val="center"/>
        <w:rPr>
          <w:sz w:val="24"/>
          <w:szCs w:val="24"/>
        </w:rPr>
      </w:pPr>
      <w:bookmarkStart w:id="149" w:name="_Ref34324168"/>
      <w:bookmarkStart w:id="150"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F3698E" w:rsidRPr="00AA6716">
        <w:rPr>
          <w:noProof/>
          <w:sz w:val="24"/>
          <w:szCs w:val="24"/>
        </w:rPr>
        <w:t>7</w:t>
      </w:r>
      <w:r w:rsidR="0030602A" w:rsidRPr="00AA6716">
        <w:rPr>
          <w:noProof/>
          <w:sz w:val="24"/>
          <w:szCs w:val="24"/>
        </w:rPr>
        <w:fldChar w:fldCharType="end"/>
      </w:r>
      <w:bookmarkEnd w:id="149"/>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150"/>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51" w:name="_Ref34251039"/>
    </w:p>
    <w:bookmarkEnd w:id="151"/>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EEA25C2" w:rsidR="004E5433" w:rsidRPr="002248ED" w:rsidRDefault="001103A7" w:rsidP="003C405C">
      <w:pPr>
        <w:pStyle w:val="Caption"/>
        <w:jc w:val="center"/>
        <w:rPr>
          <w:rFonts w:cs="Times New Roman"/>
          <w:sz w:val="24"/>
          <w:szCs w:val="24"/>
        </w:rPr>
      </w:pPr>
      <w:bookmarkStart w:id="152" w:name="_Ref33646320"/>
      <w:bookmarkStart w:id="153"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5</w:t>
      </w:r>
      <w:r w:rsidR="00AB11E8" w:rsidRPr="002248ED">
        <w:rPr>
          <w:rFonts w:cs="Times New Roman"/>
          <w:noProof/>
          <w:sz w:val="24"/>
          <w:szCs w:val="24"/>
        </w:rPr>
        <w:fldChar w:fldCharType="end"/>
      </w:r>
      <w:bookmarkEnd w:id="152"/>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commented out cod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153"/>
    </w:p>
    <w:p w14:paraId="183BE15A" w14:textId="3841E875" w:rsidR="004E5433" w:rsidRPr="002248ED" w:rsidRDefault="004E5433" w:rsidP="004E5433">
      <w:pPr>
        <w:rPr>
          <w:rFonts w:cs="Times New Roman"/>
          <w:szCs w:val="24"/>
        </w:rPr>
      </w:pPr>
      <w:commentRangeStart w:id="154"/>
      <w:commentRangeStart w:id="155"/>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154"/>
      <w:r w:rsidR="00B46AA6">
        <w:rPr>
          <w:rStyle w:val="CommentReference"/>
        </w:rPr>
        <w:commentReference w:id="154"/>
      </w:r>
      <w:commentRangeEnd w:id="155"/>
      <w:r w:rsidR="00245E88">
        <w:rPr>
          <w:rStyle w:val="CommentReference"/>
        </w:rPr>
        <w:commentReference w:id="155"/>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294C35FA" w14:textId="77777777" w:rsidR="002C6D7F" w:rsidRPr="002248ED" w:rsidRDefault="002C6D7F" w:rsidP="004E5433">
      <w:pPr>
        <w:rPr>
          <w:rFonts w:cs="Times New Roman"/>
          <w:szCs w:val="24"/>
        </w:rPr>
      </w:pPr>
    </w:p>
    <w:p w14:paraId="41AA5540" w14:textId="1104B3CD" w:rsidR="009C48F3" w:rsidRPr="002248ED" w:rsidRDefault="009C48F3" w:rsidP="00AE132E">
      <w:pPr>
        <w:pStyle w:val="Caption"/>
        <w:keepNext/>
        <w:jc w:val="center"/>
        <w:rPr>
          <w:rFonts w:cs="Times New Roman"/>
          <w:sz w:val="24"/>
          <w:szCs w:val="24"/>
        </w:rPr>
      </w:pPr>
      <w:bookmarkStart w:id="156" w:name="_Ref33646702"/>
      <w:bookmarkStart w:id="157"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8</w:t>
      </w:r>
      <w:r w:rsidR="00AB11E8" w:rsidRPr="002248ED">
        <w:rPr>
          <w:rFonts w:cs="Times New Roman"/>
          <w:noProof/>
          <w:sz w:val="24"/>
          <w:szCs w:val="24"/>
        </w:rPr>
        <w:fldChar w:fldCharType="end"/>
      </w:r>
      <w:bookmarkEnd w:id="156"/>
      <w:r w:rsidR="00E36493">
        <w:rPr>
          <w:rFonts w:cs="Times New Roman"/>
          <w:noProof/>
          <w:sz w:val="24"/>
          <w:szCs w:val="24"/>
        </w:rPr>
        <w:t>.</w:t>
      </w:r>
      <w:r w:rsidRPr="002248ED">
        <w:rPr>
          <w:rFonts w:cs="Times New Roman"/>
          <w:sz w:val="24"/>
          <w:szCs w:val="24"/>
        </w:rPr>
        <w:t xml:space="preserve"> </w:t>
      </w:r>
      <w:bookmarkEnd w:id="157"/>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ook w:val="04A0" w:firstRow="1" w:lastRow="0" w:firstColumn="1" w:lastColumn="0" w:noHBand="0" w:noVBand="1"/>
      </w:tblPr>
      <w:tblGrid>
        <w:gridCol w:w="910"/>
        <w:gridCol w:w="909"/>
        <w:gridCol w:w="678"/>
        <w:gridCol w:w="679"/>
        <w:gridCol w:w="909"/>
        <w:gridCol w:w="909"/>
        <w:gridCol w:w="909"/>
        <w:gridCol w:w="909"/>
        <w:gridCol w:w="909"/>
        <w:gridCol w:w="909"/>
      </w:tblGrid>
      <w:tr w:rsidR="00524C09" w:rsidRPr="002248ED" w14:paraId="4DEBBEB1" w14:textId="77777777" w:rsidTr="00D142C1">
        <w:tc>
          <w:tcPr>
            <w:tcW w:w="910" w:type="dxa"/>
          </w:tcPr>
          <w:p w14:paraId="7D4F9D59" w14:textId="269A5B08" w:rsidR="005A459A" w:rsidRPr="002248ED" w:rsidRDefault="005A459A" w:rsidP="00524C09">
            <w:pPr>
              <w:jc w:val="center"/>
              <w:rPr>
                <w:rFonts w:cs="Times New Roman"/>
                <w:b/>
                <w:bCs/>
                <w:szCs w:val="24"/>
              </w:rPr>
            </w:pPr>
            <w:r w:rsidRPr="002248ED">
              <w:rPr>
                <w:rFonts w:cs="Times New Roman"/>
                <w:b/>
                <w:bCs/>
                <w:szCs w:val="24"/>
              </w:rPr>
              <w:t>a</w:t>
            </w:r>
          </w:p>
        </w:tc>
        <w:tc>
          <w:tcPr>
            <w:tcW w:w="909" w:type="dxa"/>
          </w:tcPr>
          <w:p w14:paraId="7254533E" w14:textId="0AA304D2" w:rsidR="005A459A" w:rsidRPr="002248ED" w:rsidRDefault="005A459A" w:rsidP="00524C09">
            <w:pPr>
              <w:jc w:val="center"/>
              <w:rPr>
                <w:rFonts w:cs="Times New Roman"/>
                <w:b/>
                <w:bCs/>
                <w:szCs w:val="24"/>
              </w:rPr>
            </w:pPr>
            <w:r w:rsidRPr="002248ED">
              <w:rPr>
                <w:rFonts w:cs="Times New Roman"/>
                <w:b/>
                <w:bCs/>
                <w:szCs w:val="24"/>
              </w:rPr>
              <w:t>b</w:t>
            </w:r>
          </w:p>
        </w:tc>
        <w:tc>
          <w:tcPr>
            <w:tcW w:w="1056" w:type="dxa"/>
          </w:tcPr>
          <w:p w14:paraId="280A71BA" w14:textId="2AFCA7A2" w:rsidR="005A459A" w:rsidRPr="002248ED" w:rsidRDefault="005A459A" w:rsidP="00524C09">
            <w:pPr>
              <w:jc w:val="center"/>
              <w:rPr>
                <w:rFonts w:cs="Times New Roman"/>
                <w:b/>
                <w:bCs/>
                <w:szCs w:val="24"/>
              </w:rPr>
            </w:pPr>
            <w:r w:rsidRPr="002248ED">
              <w:rPr>
                <w:rFonts w:cs="Times New Roman"/>
                <w:b/>
                <w:bCs/>
                <w:szCs w:val="24"/>
              </w:rPr>
              <w:t>c</w:t>
            </w:r>
          </w:p>
        </w:tc>
        <w:tc>
          <w:tcPr>
            <w:tcW w:w="301" w:type="dxa"/>
          </w:tcPr>
          <w:p w14:paraId="33B9BE51" w14:textId="39B7C64C" w:rsidR="005A459A" w:rsidRPr="002248ED" w:rsidRDefault="005A459A" w:rsidP="00524C09">
            <w:pPr>
              <w:jc w:val="center"/>
              <w:rPr>
                <w:rFonts w:cs="Times New Roman"/>
                <w:b/>
                <w:bCs/>
                <w:szCs w:val="24"/>
              </w:rPr>
            </w:pPr>
            <w:r w:rsidRPr="002248ED">
              <w:rPr>
                <w:rFonts w:cs="Times New Roman"/>
                <w:b/>
                <w:bCs/>
                <w:szCs w:val="24"/>
              </w:rPr>
              <w:t>d</w:t>
            </w:r>
          </w:p>
        </w:tc>
        <w:tc>
          <w:tcPr>
            <w:tcW w:w="909" w:type="dxa"/>
          </w:tcPr>
          <w:p w14:paraId="77C709C8" w14:textId="5A3F2048" w:rsidR="005A459A" w:rsidRPr="002248ED" w:rsidRDefault="005A459A" w:rsidP="00524C09">
            <w:pPr>
              <w:jc w:val="center"/>
              <w:rPr>
                <w:rFonts w:cs="Times New Roman"/>
                <w:b/>
                <w:bCs/>
                <w:szCs w:val="24"/>
              </w:rPr>
            </w:pPr>
            <w:r w:rsidRPr="002248ED">
              <w:rPr>
                <w:rFonts w:cs="Times New Roman"/>
                <w:b/>
                <w:bCs/>
                <w:szCs w:val="24"/>
              </w:rPr>
              <w:t>e</w:t>
            </w:r>
          </w:p>
        </w:tc>
        <w:tc>
          <w:tcPr>
            <w:tcW w:w="909" w:type="dxa"/>
          </w:tcPr>
          <w:p w14:paraId="29CF2E20" w14:textId="42C65FB8" w:rsidR="005A459A" w:rsidRPr="002248ED" w:rsidRDefault="005A459A" w:rsidP="00524C09">
            <w:pPr>
              <w:jc w:val="center"/>
              <w:rPr>
                <w:rFonts w:cs="Times New Roman"/>
                <w:b/>
                <w:bCs/>
                <w:szCs w:val="24"/>
              </w:rPr>
            </w:pPr>
            <w:r w:rsidRPr="002248ED">
              <w:rPr>
                <w:rFonts w:cs="Times New Roman"/>
                <w:b/>
                <w:bCs/>
                <w:szCs w:val="24"/>
              </w:rPr>
              <w:t>f</w:t>
            </w:r>
          </w:p>
        </w:tc>
        <w:tc>
          <w:tcPr>
            <w:tcW w:w="909" w:type="dxa"/>
          </w:tcPr>
          <w:p w14:paraId="0C294DD5" w14:textId="4F52EF75" w:rsidR="005A459A" w:rsidRPr="002248ED" w:rsidRDefault="005A459A" w:rsidP="00524C09">
            <w:pPr>
              <w:jc w:val="center"/>
              <w:rPr>
                <w:rFonts w:cs="Times New Roman"/>
                <w:b/>
                <w:bCs/>
                <w:szCs w:val="24"/>
              </w:rPr>
            </w:pPr>
            <w:r w:rsidRPr="002248ED">
              <w:rPr>
                <w:rFonts w:cs="Times New Roman"/>
                <w:b/>
                <w:bCs/>
                <w:szCs w:val="24"/>
              </w:rPr>
              <w:t>g</w:t>
            </w:r>
          </w:p>
        </w:tc>
        <w:tc>
          <w:tcPr>
            <w:tcW w:w="909" w:type="dxa"/>
          </w:tcPr>
          <w:p w14:paraId="279B8D71" w14:textId="3BB93EA2" w:rsidR="005A459A" w:rsidRPr="002248ED" w:rsidRDefault="005A459A" w:rsidP="00524C09">
            <w:pPr>
              <w:jc w:val="center"/>
              <w:rPr>
                <w:rFonts w:cs="Times New Roman"/>
                <w:b/>
                <w:bCs/>
                <w:szCs w:val="24"/>
              </w:rPr>
            </w:pPr>
            <w:r w:rsidRPr="002248ED">
              <w:rPr>
                <w:rFonts w:cs="Times New Roman"/>
                <w:b/>
                <w:bCs/>
                <w:szCs w:val="24"/>
              </w:rPr>
              <w:t>h</w:t>
            </w:r>
          </w:p>
        </w:tc>
        <w:tc>
          <w:tcPr>
            <w:tcW w:w="909" w:type="dxa"/>
          </w:tcPr>
          <w:p w14:paraId="158DF036" w14:textId="4CA4B29B" w:rsidR="005A459A" w:rsidRPr="002248ED" w:rsidRDefault="005A459A" w:rsidP="00524C09">
            <w:pPr>
              <w:jc w:val="center"/>
              <w:rPr>
                <w:rFonts w:cs="Times New Roman"/>
                <w:b/>
                <w:bCs/>
                <w:szCs w:val="24"/>
              </w:rPr>
            </w:pPr>
            <w:proofErr w:type="spellStart"/>
            <w:r w:rsidRPr="002248ED">
              <w:rPr>
                <w:rFonts w:cs="Times New Roman"/>
                <w:b/>
                <w:bCs/>
                <w:szCs w:val="24"/>
              </w:rPr>
              <w:t>i</w:t>
            </w:r>
            <w:proofErr w:type="spellEnd"/>
          </w:p>
        </w:tc>
        <w:tc>
          <w:tcPr>
            <w:tcW w:w="909" w:type="dxa"/>
          </w:tcPr>
          <w:p w14:paraId="0144F806" w14:textId="6564B168" w:rsidR="005A459A" w:rsidRPr="002248ED" w:rsidRDefault="005A459A" w:rsidP="00524C09">
            <w:pPr>
              <w:jc w:val="center"/>
              <w:rPr>
                <w:rFonts w:cs="Times New Roman"/>
                <w:b/>
                <w:bCs/>
                <w:szCs w:val="24"/>
              </w:rPr>
            </w:pPr>
            <w:r w:rsidRPr="002248ED">
              <w:rPr>
                <w:rFonts w:cs="Times New Roman"/>
                <w:b/>
                <w:bCs/>
                <w:szCs w:val="24"/>
              </w:rPr>
              <w:t>j</w:t>
            </w:r>
          </w:p>
        </w:tc>
      </w:tr>
      <w:tr w:rsidR="00524C09" w:rsidRPr="002248ED" w14:paraId="65F3465B" w14:textId="77777777" w:rsidTr="00D142C1">
        <w:tc>
          <w:tcPr>
            <w:tcW w:w="910" w:type="dxa"/>
          </w:tcPr>
          <w:p w14:paraId="67FF7533" w14:textId="0DCB2B03" w:rsidR="005A459A" w:rsidRPr="002248ED" w:rsidRDefault="00524C09" w:rsidP="00524C09">
            <w:pPr>
              <w:jc w:val="center"/>
              <w:rPr>
                <w:rFonts w:cs="Times New Roman"/>
                <w:szCs w:val="24"/>
              </w:rPr>
            </w:pPr>
            <w:r w:rsidRPr="002248ED">
              <w:rPr>
                <w:rFonts w:cs="Times New Roman"/>
                <w:i/>
                <w:iCs/>
                <w:szCs w:val="24"/>
              </w:rPr>
              <w:t>0.0208</w:t>
            </w:r>
          </w:p>
        </w:tc>
        <w:tc>
          <w:tcPr>
            <w:tcW w:w="909" w:type="dxa"/>
          </w:tcPr>
          <w:p w14:paraId="4E401638" w14:textId="5E66189D" w:rsidR="005A459A" w:rsidRPr="002248ED" w:rsidRDefault="00524C09" w:rsidP="00524C09">
            <w:pPr>
              <w:jc w:val="center"/>
              <w:rPr>
                <w:rFonts w:cs="Times New Roman"/>
                <w:szCs w:val="24"/>
              </w:rPr>
            </w:pPr>
            <w:r w:rsidRPr="002248ED">
              <w:rPr>
                <w:rFonts w:cs="Times New Roman"/>
                <w:i/>
                <w:iCs/>
                <w:szCs w:val="24"/>
              </w:rPr>
              <w:t>0.0208</w:t>
            </w:r>
          </w:p>
        </w:tc>
        <w:tc>
          <w:tcPr>
            <w:tcW w:w="1056" w:type="dxa"/>
          </w:tcPr>
          <w:p w14:paraId="0BA14361" w14:textId="5B9B9044" w:rsidR="005A459A" w:rsidRPr="002248ED" w:rsidRDefault="00524C09" w:rsidP="00524C09">
            <w:pPr>
              <w:jc w:val="center"/>
              <w:rPr>
                <w:rFonts w:cs="Times New Roman"/>
                <w:szCs w:val="24"/>
              </w:rPr>
            </w:pPr>
            <w:r w:rsidRPr="002248ED">
              <w:rPr>
                <w:rFonts w:cs="Times New Roman"/>
                <w:szCs w:val="24"/>
              </w:rPr>
              <w:t>0</w:t>
            </w:r>
          </w:p>
        </w:tc>
        <w:tc>
          <w:tcPr>
            <w:tcW w:w="301" w:type="dxa"/>
          </w:tcPr>
          <w:p w14:paraId="44A29C55" w14:textId="79FA6E3F" w:rsidR="005A459A" w:rsidRPr="002248ED" w:rsidRDefault="00524C09" w:rsidP="00524C09">
            <w:pPr>
              <w:jc w:val="center"/>
              <w:rPr>
                <w:rFonts w:cs="Times New Roman"/>
                <w:szCs w:val="24"/>
              </w:rPr>
            </w:pPr>
            <w:r w:rsidRPr="002248ED">
              <w:rPr>
                <w:rFonts w:cs="Times New Roman"/>
                <w:szCs w:val="24"/>
              </w:rPr>
              <w:t>0</w:t>
            </w:r>
          </w:p>
        </w:tc>
        <w:tc>
          <w:tcPr>
            <w:tcW w:w="909" w:type="dxa"/>
          </w:tcPr>
          <w:p w14:paraId="2D543648" w14:textId="14215928"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12B333FD" w14:textId="2831A8B1"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7FDE1D7D" w14:textId="0F871BA5" w:rsidR="005A459A" w:rsidRPr="002248ED" w:rsidRDefault="00C74C89" w:rsidP="00524C09">
            <w:pPr>
              <w:jc w:val="center"/>
              <w:rPr>
                <w:rFonts w:cs="Times New Roman"/>
                <w:szCs w:val="24"/>
              </w:rPr>
            </w:pPr>
            <w:r w:rsidRPr="002248ED">
              <w:rPr>
                <w:rFonts w:cs="Times New Roman"/>
                <w:szCs w:val="24"/>
              </w:rPr>
              <w:t>0</w:t>
            </w:r>
          </w:p>
        </w:tc>
        <w:tc>
          <w:tcPr>
            <w:tcW w:w="909" w:type="dxa"/>
          </w:tcPr>
          <w:p w14:paraId="071E478A" w14:textId="4D3C4B07" w:rsidR="005A459A" w:rsidRPr="002248ED" w:rsidRDefault="00C74C89" w:rsidP="00524C09">
            <w:pPr>
              <w:jc w:val="center"/>
              <w:rPr>
                <w:rFonts w:cs="Times New Roman"/>
                <w:szCs w:val="24"/>
              </w:rPr>
            </w:pPr>
            <w:r w:rsidRPr="002248ED">
              <w:rPr>
                <w:rFonts w:cs="Times New Roman"/>
                <w:szCs w:val="24"/>
              </w:rPr>
              <w:t>0</w:t>
            </w:r>
          </w:p>
        </w:tc>
        <w:tc>
          <w:tcPr>
            <w:tcW w:w="909" w:type="dxa"/>
          </w:tcPr>
          <w:p w14:paraId="2FAB27D1" w14:textId="567D83AF"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5423369F" w14:textId="1D32A491" w:rsidR="005A459A" w:rsidRPr="002248ED" w:rsidRDefault="00C74C89" w:rsidP="00524C09">
            <w:pPr>
              <w:jc w:val="center"/>
              <w:rPr>
                <w:rFonts w:cs="Times New Roman"/>
                <w:szCs w:val="24"/>
              </w:rPr>
            </w:pPr>
            <w:r w:rsidRPr="002248ED">
              <w:rPr>
                <w:rFonts w:cs="Times New Roman"/>
                <w:szCs w:val="24"/>
              </w:rPr>
              <w:t>0</w:t>
            </w:r>
          </w:p>
        </w:tc>
      </w:tr>
      <w:tr w:rsidR="00524C09" w:rsidRPr="002248ED" w14:paraId="1E05D267" w14:textId="77777777" w:rsidTr="00D142C1">
        <w:tc>
          <w:tcPr>
            <w:tcW w:w="910" w:type="dxa"/>
          </w:tcPr>
          <w:p w14:paraId="40DEEDAC" w14:textId="62F6DF76" w:rsidR="005A459A" w:rsidRPr="002248ED" w:rsidRDefault="005A459A" w:rsidP="00524C09">
            <w:pPr>
              <w:jc w:val="center"/>
              <w:rPr>
                <w:rFonts w:cs="Times New Roman"/>
                <w:b/>
                <w:bCs/>
                <w:szCs w:val="24"/>
              </w:rPr>
            </w:pPr>
            <w:r w:rsidRPr="002248ED">
              <w:rPr>
                <w:rFonts w:cs="Times New Roman"/>
                <w:b/>
                <w:bCs/>
                <w:szCs w:val="24"/>
              </w:rPr>
              <w:t>k</w:t>
            </w:r>
          </w:p>
        </w:tc>
        <w:tc>
          <w:tcPr>
            <w:tcW w:w="909" w:type="dxa"/>
          </w:tcPr>
          <w:p w14:paraId="4350A671" w14:textId="33E7954C" w:rsidR="005A459A" w:rsidRPr="002248ED" w:rsidRDefault="005A459A" w:rsidP="00524C09">
            <w:pPr>
              <w:jc w:val="center"/>
              <w:rPr>
                <w:rFonts w:cs="Times New Roman"/>
                <w:b/>
                <w:bCs/>
                <w:szCs w:val="24"/>
              </w:rPr>
            </w:pPr>
            <w:r w:rsidRPr="002248ED">
              <w:rPr>
                <w:rFonts w:cs="Times New Roman"/>
                <w:b/>
                <w:bCs/>
                <w:szCs w:val="24"/>
              </w:rPr>
              <w:t>l</w:t>
            </w:r>
          </w:p>
        </w:tc>
        <w:tc>
          <w:tcPr>
            <w:tcW w:w="1056" w:type="dxa"/>
          </w:tcPr>
          <w:p w14:paraId="080E176B" w14:textId="56575FDF" w:rsidR="005A459A" w:rsidRPr="002248ED" w:rsidRDefault="005A459A" w:rsidP="00524C09">
            <w:pPr>
              <w:jc w:val="center"/>
              <w:rPr>
                <w:rFonts w:cs="Times New Roman"/>
                <w:b/>
                <w:bCs/>
                <w:szCs w:val="24"/>
              </w:rPr>
            </w:pPr>
            <w:r w:rsidRPr="002248ED">
              <w:rPr>
                <w:rFonts w:cs="Times New Roman"/>
                <w:b/>
                <w:bCs/>
                <w:szCs w:val="24"/>
              </w:rPr>
              <w:t>m</w:t>
            </w:r>
          </w:p>
        </w:tc>
        <w:tc>
          <w:tcPr>
            <w:tcW w:w="301" w:type="dxa"/>
          </w:tcPr>
          <w:p w14:paraId="1FA51999" w14:textId="7105D0FD" w:rsidR="005A459A" w:rsidRPr="002248ED" w:rsidRDefault="005A459A" w:rsidP="00524C09">
            <w:pPr>
              <w:jc w:val="center"/>
              <w:rPr>
                <w:rFonts w:cs="Times New Roman"/>
                <w:b/>
                <w:bCs/>
                <w:szCs w:val="24"/>
              </w:rPr>
            </w:pPr>
            <w:r w:rsidRPr="002248ED">
              <w:rPr>
                <w:rFonts w:cs="Times New Roman"/>
                <w:b/>
                <w:bCs/>
                <w:szCs w:val="24"/>
              </w:rPr>
              <w:t>n</w:t>
            </w:r>
          </w:p>
        </w:tc>
        <w:tc>
          <w:tcPr>
            <w:tcW w:w="909" w:type="dxa"/>
          </w:tcPr>
          <w:p w14:paraId="1BD3BF20" w14:textId="072F7818" w:rsidR="005A459A" w:rsidRPr="002248ED" w:rsidRDefault="005A459A" w:rsidP="00524C09">
            <w:pPr>
              <w:jc w:val="center"/>
              <w:rPr>
                <w:rFonts w:cs="Times New Roman"/>
                <w:b/>
                <w:bCs/>
                <w:szCs w:val="24"/>
              </w:rPr>
            </w:pPr>
            <w:r w:rsidRPr="002248ED">
              <w:rPr>
                <w:rFonts w:cs="Times New Roman"/>
                <w:b/>
                <w:bCs/>
                <w:szCs w:val="24"/>
              </w:rPr>
              <w:t>o</w:t>
            </w:r>
          </w:p>
        </w:tc>
        <w:tc>
          <w:tcPr>
            <w:tcW w:w="909" w:type="dxa"/>
          </w:tcPr>
          <w:p w14:paraId="2557FF79" w14:textId="431EDFB3" w:rsidR="005A459A" w:rsidRPr="002248ED" w:rsidRDefault="005A459A" w:rsidP="00524C09">
            <w:pPr>
              <w:jc w:val="center"/>
              <w:rPr>
                <w:rFonts w:cs="Times New Roman"/>
                <w:b/>
                <w:bCs/>
                <w:szCs w:val="24"/>
              </w:rPr>
            </w:pPr>
            <w:r w:rsidRPr="002248ED">
              <w:rPr>
                <w:rFonts w:cs="Times New Roman"/>
                <w:b/>
                <w:bCs/>
                <w:szCs w:val="24"/>
              </w:rPr>
              <w:t>p</w:t>
            </w:r>
          </w:p>
        </w:tc>
        <w:tc>
          <w:tcPr>
            <w:tcW w:w="909" w:type="dxa"/>
          </w:tcPr>
          <w:p w14:paraId="3BF09E6C" w14:textId="1278AB99" w:rsidR="005A459A" w:rsidRPr="002248ED" w:rsidRDefault="005A459A" w:rsidP="00524C09">
            <w:pPr>
              <w:jc w:val="center"/>
              <w:rPr>
                <w:rFonts w:cs="Times New Roman"/>
                <w:b/>
                <w:bCs/>
                <w:szCs w:val="24"/>
              </w:rPr>
            </w:pPr>
            <w:r w:rsidRPr="002248ED">
              <w:rPr>
                <w:rFonts w:cs="Times New Roman"/>
                <w:b/>
                <w:bCs/>
                <w:szCs w:val="24"/>
              </w:rPr>
              <w:t>q</w:t>
            </w:r>
          </w:p>
        </w:tc>
        <w:tc>
          <w:tcPr>
            <w:tcW w:w="909" w:type="dxa"/>
          </w:tcPr>
          <w:p w14:paraId="18FA6A6E" w14:textId="3A5BD0B1" w:rsidR="005A459A" w:rsidRPr="002248ED" w:rsidRDefault="005A459A" w:rsidP="00524C09">
            <w:pPr>
              <w:jc w:val="center"/>
              <w:rPr>
                <w:rFonts w:cs="Times New Roman"/>
                <w:b/>
                <w:bCs/>
                <w:szCs w:val="24"/>
              </w:rPr>
            </w:pPr>
            <w:r w:rsidRPr="002248ED">
              <w:rPr>
                <w:rFonts w:cs="Times New Roman"/>
                <w:b/>
                <w:bCs/>
                <w:szCs w:val="24"/>
              </w:rPr>
              <w:t>r</w:t>
            </w:r>
          </w:p>
        </w:tc>
        <w:tc>
          <w:tcPr>
            <w:tcW w:w="909" w:type="dxa"/>
          </w:tcPr>
          <w:p w14:paraId="59D1C597" w14:textId="6F61F468" w:rsidR="005A459A" w:rsidRPr="002248ED" w:rsidRDefault="005A459A" w:rsidP="00524C09">
            <w:pPr>
              <w:jc w:val="center"/>
              <w:rPr>
                <w:rFonts w:cs="Times New Roman"/>
                <w:b/>
                <w:bCs/>
                <w:szCs w:val="24"/>
              </w:rPr>
            </w:pPr>
            <w:r w:rsidRPr="002248ED">
              <w:rPr>
                <w:rFonts w:cs="Times New Roman"/>
                <w:b/>
                <w:bCs/>
                <w:szCs w:val="24"/>
              </w:rPr>
              <w:t>s</w:t>
            </w:r>
          </w:p>
        </w:tc>
        <w:tc>
          <w:tcPr>
            <w:tcW w:w="909" w:type="dxa"/>
          </w:tcPr>
          <w:p w14:paraId="5F962492" w14:textId="1BEA3F62" w:rsidR="005A459A" w:rsidRPr="002248ED" w:rsidRDefault="005A459A" w:rsidP="00524C09">
            <w:pPr>
              <w:jc w:val="center"/>
              <w:rPr>
                <w:rFonts w:cs="Times New Roman"/>
                <w:b/>
                <w:bCs/>
                <w:szCs w:val="24"/>
              </w:rPr>
            </w:pPr>
            <w:r w:rsidRPr="002248ED">
              <w:rPr>
                <w:rFonts w:cs="Times New Roman"/>
                <w:b/>
                <w:bCs/>
                <w:szCs w:val="24"/>
              </w:rPr>
              <w:t>t</w:t>
            </w:r>
          </w:p>
        </w:tc>
      </w:tr>
      <w:tr w:rsidR="00524C09" w:rsidRPr="002248ED" w14:paraId="72DE0AC7" w14:textId="77777777" w:rsidTr="00D142C1">
        <w:tc>
          <w:tcPr>
            <w:tcW w:w="910" w:type="dxa"/>
          </w:tcPr>
          <w:p w14:paraId="60657955" w14:textId="29324B36"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2FEC8965" w14:textId="097C2D51" w:rsidR="005A459A" w:rsidRPr="002248ED" w:rsidRDefault="00C74C89" w:rsidP="00524C09">
            <w:pPr>
              <w:jc w:val="center"/>
              <w:rPr>
                <w:rFonts w:cs="Times New Roman"/>
                <w:szCs w:val="24"/>
              </w:rPr>
            </w:pPr>
            <w:r w:rsidRPr="002248ED">
              <w:rPr>
                <w:rFonts w:cs="Times New Roman"/>
                <w:i/>
                <w:iCs/>
                <w:szCs w:val="24"/>
              </w:rPr>
              <w:t>0.0208</w:t>
            </w:r>
          </w:p>
        </w:tc>
        <w:tc>
          <w:tcPr>
            <w:tcW w:w="1056" w:type="dxa"/>
          </w:tcPr>
          <w:p w14:paraId="205FC787" w14:textId="4BF6DF30" w:rsidR="005A459A" w:rsidRPr="002248ED" w:rsidRDefault="00C74C89" w:rsidP="00524C09">
            <w:pPr>
              <w:jc w:val="center"/>
              <w:rPr>
                <w:rFonts w:cs="Times New Roman"/>
                <w:szCs w:val="24"/>
              </w:rPr>
            </w:pPr>
            <w:r w:rsidRPr="002248ED">
              <w:rPr>
                <w:rFonts w:cs="Times New Roman"/>
                <w:szCs w:val="24"/>
              </w:rPr>
              <w:t>0</w:t>
            </w:r>
          </w:p>
        </w:tc>
        <w:tc>
          <w:tcPr>
            <w:tcW w:w="301" w:type="dxa"/>
          </w:tcPr>
          <w:p w14:paraId="157645BC" w14:textId="58DD164B" w:rsidR="005A459A" w:rsidRPr="002248ED" w:rsidRDefault="00C74C89" w:rsidP="00524C09">
            <w:pPr>
              <w:jc w:val="center"/>
              <w:rPr>
                <w:rFonts w:cs="Times New Roman"/>
                <w:szCs w:val="24"/>
              </w:rPr>
            </w:pPr>
            <w:r w:rsidRPr="002248ED">
              <w:rPr>
                <w:rFonts w:cs="Times New Roman"/>
                <w:szCs w:val="24"/>
              </w:rPr>
              <w:t>0</w:t>
            </w:r>
          </w:p>
        </w:tc>
        <w:tc>
          <w:tcPr>
            <w:tcW w:w="909" w:type="dxa"/>
          </w:tcPr>
          <w:p w14:paraId="755DFFE8" w14:textId="3F1080AF" w:rsidR="005A459A" w:rsidRPr="002248ED" w:rsidRDefault="00C74C89" w:rsidP="00524C09">
            <w:pPr>
              <w:jc w:val="center"/>
              <w:rPr>
                <w:rFonts w:cs="Times New Roman"/>
                <w:szCs w:val="24"/>
              </w:rPr>
            </w:pPr>
            <w:r w:rsidRPr="002248ED">
              <w:rPr>
                <w:rFonts w:cs="Times New Roman"/>
                <w:i/>
                <w:iCs/>
                <w:szCs w:val="24"/>
              </w:rPr>
              <w:t>0.0625</w:t>
            </w:r>
          </w:p>
        </w:tc>
        <w:tc>
          <w:tcPr>
            <w:tcW w:w="909" w:type="dxa"/>
          </w:tcPr>
          <w:p w14:paraId="322F537B" w14:textId="7BE3269B"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5CA2543F" w14:textId="40D99905" w:rsidR="005A459A" w:rsidRPr="002248ED" w:rsidRDefault="00C74C89" w:rsidP="00524C09">
            <w:pPr>
              <w:jc w:val="center"/>
              <w:rPr>
                <w:rFonts w:cs="Times New Roman"/>
                <w:szCs w:val="24"/>
              </w:rPr>
            </w:pPr>
            <w:r w:rsidRPr="002248ED">
              <w:rPr>
                <w:rFonts w:cs="Times New Roman"/>
                <w:szCs w:val="24"/>
              </w:rPr>
              <w:t>0</w:t>
            </w:r>
          </w:p>
        </w:tc>
        <w:tc>
          <w:tcPr>
            <w:tcW w:w="909" w:type="dxa"/>
          </w:tcPr>
          <w:p w14:paraId="5A86E86D" w14:textId="544D12A0"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048F7AE3" w14:textId="2BD069F4"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0F6A0F6A" w14:textId="6E640394" w:rsidR="005A459A" w:rsidRPr="002248ED" w:rsidRDefault="00C74C89" w:rsidP="00524C09">
            <w:pPr>
              <w:jc w:val="center"/>
              <w:rPr>
                <w:rFonts w:cs="Times New Roman"/>
                <w:szCs w:val="24"/>
              </w:rPr>
            </w:pPr>
            <w:r w:rsidRPr="002248ED">
              <w:rPr>
                <w:rFonts w:cs="Times New Roman"/>
                <w:i/>
                <w:iCs/>
                <w:szCs w:val="24"/>
              </w:rPr>
              <w:t>0.0625</w:t>
            </w:r>
          </w:p>
        </w:tc>
      </w:tr>
      <w:tr w:rsidR="00524C09" w:rsidRPr="002248ED" w14:paraId="57624C56" w14:textId="77777777" w:rsidTr="00D142C1">
        <w:tc>
          <w:tcPr>
            <w:tcW w:w="910" w:type="dxa"/>
          </w:tcPr>
          <w:p w14:paraId="4B507A1D" w14:textId="048E40FC" w:rsidR="005A459A" w:rsidRPr="002248ED" w:rsidRDefault="005A459A" w:rsidP="00524C09">
            <w:pPr>
              <w:jc w:val="center"/>
              <w:rPr>
                <w:rFonts w:cs="Times New Roman"/>
                <w:b/>
                <w:bCs/>
                <w:szCs w:val="24"/>
              </w:rPr>
            </w:pPr>
            <w:r w:rsidRPr="002248ED">
              <w:rPr>
                <w:rFonts w:cs="Times New Roman"/>
                <w:b/>
                <w:bCs/>
                <w:szCs w:val="24"/>
              </w:rPr>
              <w:t>u</w:t>
            </w:r>
          </w:p>
        </w:tc>
        <w:tc>
          <w:tcPr>
            <w:tcW w:w="909" w:type="dxa"/>
          </w:tcPr>
          <w:p w14:paraId="69699442" w14:textId="605FC7BB" w:rsidR="005A459A" w:rsidRPr="002248ED" w:rsidRDefault="005A459A" w:rsidP="00524C09">
            <w:pPr>
              <w:jc w:val="center"/>
              <w:rPr>
                <w:rFonts w:cs="Times New Roman"/>
                <w:b/>
                <w:bCs/>
                <w:szCs w:val="24"/>
              </w:rPr>
            </w:pPr>
            <w:r w:rsidRPr="002248ED">
              <w:rPr>
                <w:rFonts w:cs="Times New Roman"/>
                <w:b/>
                <w:bCs/>
                <w:szCs w:val="24"/>
              </w:rPr>
              <w:t>v</w:t>
            </w:r>
          </w:p>
        </w:tc>
        <w:tc>
          <w:tcPr>
            <w:tcW w:w="1056" w:type="dxa"/>
          </w:tcPr>
          <w:p w14:paraId="12698D22" w14:textId="557E3603" w:rsidR="005A459A" w:rsidRPr="002248ED" w:rsidRDefault="005A459A" w:rsidP="00524C09">
            <w:pPr>
              <w:jc w:val="center"/>
              <w:rPr>
                <w:rFonts w:cs="Times New Roman"/>
                <w:b/>
                <w:bCs/>
                <w:szCs w:val="24"/>
              </w:rPr>
            </w:pPr>
            <w:r w:rsidRPr="002248ED">
              <w:rPr>
                <w:rFonts w:cs="Times New Roman"/>
                <w:b/>
                <w:bCs/>
                <w:szCs w:val="24"/>
              </w:rPr>
              <w:t>w</w:t>
            </w:r>
          </w:p>
        </w:tc>
        <w:tc>
          <w:tcPr>
            <w:tcW w:w="301" w:type="dxa"/>
          </w:tcPr>
          <w:p w14:paraId="76580D11" w14:textId="65EAEC33" w:rsidR="005A459A" w:rsidRPr="002248ED" w:rsidRDefault="005A459A" w:rsidP="00524C09">
            <w:pPr>
              <w:jc w:val="center"/>
              <w:rPr>
                <w:rFonts w:cs="Times New Roman"/>
                <w:b/>
                <w:bCs/>
                <w:szCs w:val="24"/>
              </w:rPr>
            </w:pPr>
            <w:r w:rsidRPr="002248ED">
              <w:rPr>
                <w:rFonts w:cs="Times New Roman"/>
                <w:b/>
                <w:bCs/>
                <w:szCs w:val="24"/>
              </w:rPr>
              <w:t>x</w:t>
            </w:r>
          </w:p>
        </w:tc>
        <w:tc>
          <w:tcPr>
            <w:tcW w:w="909" w:type="dxa"/>
          </w:tcPr>
          <w:p w14:paraId="2AFA3C77" w14:textId="00745BF0" w:rsidR="005A459A" w:rsidRPr="002248ED" w:rsidRDefault="005A459A" w:rsidP="00524C09">
            <w:pPr>
              <w:jc w:val="center"/>
              <w:rPr>
                <w:rFonts w:cs="Times New Roman"/>
                <w:b/>
                <w:bCs/>
                <w:szCs w:val="24"/>
              </w:rPr>
            </w:pPr>
            <w:r w:rsidRPr="002248ED">
              <w:rPr>
                <w:rFonts w:cs="Times New Roman"/>
                <w:b/>
                <w:bCs/>
                <w:szCs w:val="24"/>
              </w:rPr>
              <w:t>y</w:t>
            </w:r>
          </w:p>
        </w:tc>
        <w:tc>
          <w:tcPr>
            <w:tcW w:w="909" w:type="dxa"/>
          </w:tcPr>
          <w:p w14:paraId="5CEE5B4C" w14:textId="0AF7BFE3" w:rsidR="005A459A" w:rsidRPr="002248ED" w:rsidRDefault="005A459A" w:rsidP="00524C09">
            <w:pPr>
              <w:jc w:val="center"/>
              <w:rPr>
                <w:rFonts w:cs="Times New Roman"/>
                <w:b/>
                <w:bCs/>
                <w:szCs w:val="24"/>
              </w:rPr>
            </w:pPr>
            <w:r w:rsidRPr="002248ED">
              <w:rPr>
                <w:rFonts w:cs="Times New Roman"/>
                <w:b/>
                <w:bCs/>
                <w:szCs w:val="24"/>
              </w:rPr>
              <w:t>z</w:t>
            </w:r>
          </w:p>
        </w:tc>
        <w:tc>
          <w:tcPr>
            <w:tcW w:w="909" w:type="dxa"/>
          </w:tcPr>
          <w:p w14:paraId="3F316A0C" w14:textId="5D8915B2"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65BE165D" w14:textId="6F1235C6"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486CDCFB" w14:textId="28A5E8DD"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136651F1" w14:textId="7FE32A8B" w:rsidR="005A459A" w:rsidRPr="002248ED" w:rsidRDefault="005A459A" w:rsidP="00524C09">
            <w:pPr>
              <w:jc w:val="center"/>
              <w:rPr>
                <w:rFonts w:cs="Times New Roman"/>
                <w:b/>
                <w:bCs/>
                <w:szCs w:val="24"/>
              </w:rPr>
            </w:pPr>
            <w:r w:rsidRPr="002248ED">
              <w:rPr>
                <w:rFonts w:cs="Times New Roman"/>
                <w:b/>
                <w:bCs/>
                <w:szCs w:val="24"/>
              </w:rPr>
              <w:t>$</w:t>
            </w:r>
          </w:p>
        </w:tc>
      </w:tr>
      <w:tr w:rsidR="00524C09" w:rsidRPr="002248ED" w14:paraId="58221EBE" w14:textId="77777777" w:rsidTr="00D142C1">
        <w:tc>
          <w:tcPr>
            <w:tcW w:w="910" w:type="dxa"/>
          </w:tcPr>
          <w:p w14:paraId="71176B83" w14:textId="022D9178" w:rsidR="005A459A" w:rsidRPr="002248ED" w:rsidRDefault="00582B25" w:rsidP="00524C09">
            <w:pPr>
              <w:jc w:val="center"/>
              <w:rPr>
                <w:rFonts w:cs="Times New Roman"/>
                <w:szCs w:val="24"/>
              </w:rPr>
            </w:pPr>
            <w:r w:rsidRPr="002248ED">
              <w:rPr>
                <w:rFonts w:cs="Times New Roman"/>
                <w:i/>
                <w:iCs/>
                <w:szCs w:val="24"/>
              </w:rPr>
              <w:t>0.0208</w:t>
            </w:r>
          </w:p>
        </w:tc>
        <w:tc>
          <w:tcPr>
            <w:tcW w:w="909" w:type="dxa"/>
          </w:tcPr>
          <w:p w14:paraId="2A846C7D" w14:textId="6A61940D" w:rsidR="005A459A" w:rsidRPr="002248ED" w:rsidRDefault="00582B25" w:rsidP="00524C09">
            <w:pPr>
              <w:jc w:val="center"/>
              <w:rPr>
                <w:rFonts w:cs="Times New Roman"/>
                <w:szCs w:val="24"/>
              </w:rPr>
            </w:pPr>
            <w:r w:rsidRPr="002248ED">
              <w:rPr>
                <w:rFonts w:cs="Times New Roman"/>
                <w:szCs w:val="24"/>
              </w:rPr>
              <w:t>0</w:t>
            </w:r>
          </w:p>
        </w:tc>
        <w:tc>
          <w:tcPr>
            <w:tcW w:w="1056" w:type="dxa"/>
          </w:tcPr>
          <w:p w14:paraId="3542C077" w14:textId="3C79AB03" w:rsidR="005A459A" w:rsidRPr="002248ED" w:rsidRDefault="00582B25" w:rsidP="00524C09">
            <w:pPr>
              <w:jc w:val="center"/>
              <w:rPr>
                <w:rFonts w:cs="Times New Roman"/>
                <w:szCs w:val="24"/>
              </w:rPr>
            </w:pPr>
            <w:r w:rsidRPr="002248ED">
              <w:rPr>
                <w:rFonts w:cs="Times New Roman"/>
                <w:szCs w:val="24"/>
              </w:rPr>
              <w:t>0</w:t>
            </w:r>
          </w:p>
        </w:tc>
        <w:tc>
          <w:tcPr>
            <w:tcW w:w="301" w:type="dxa"/>
          </w:tcPr>
          <w:p w14:paraId="5CDE72E4" w14:textId="22A26856"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CEA709D" w14:textId="4B896157"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8EF246F" w14:textId="706825FD"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955714A" w14:textId="66863D84"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DE82236" w14:textId="46F2CC4A"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D75550C" w14:textId="6B941CD4" w:rsidR="005A459A" w:rsidRPr="002248ED" w:rsidRDefault="00582B25" w:rsidP="00524C09">
            <w:pPr>
              <w:jc w:val="center"/>
              <w:rPr>
                <w:rFonts w:cs="Times New Roman"/>
                <w:szCs w:val="24"/>
              </w:rPr>
            </w:pPr>
            <w:r w:rsidRPr="002248ED">
              <w:rPr>
                <w:rFonts w:cs="Times New Roman"/>
                <w:szCs w:val="24"/>
              </w:rPr>
              <w:t>0</w:t>
            </w:r>
          </w:p>
        </w:tc>
        <w:tc>
          <w:tcPr>
            <w:tcW w:w="909" w:type="dxa"/>
          </w:tcPr>
          <w:p w14:paraId="094C88A0" w14:textId="2C22EB13"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45540164" w14:textId="77777777" w:rsidTr="00D142C1">
        <w:tc>
          <w:tcPr>
            <w:tcW w:w="910" w:type="dxa"/>
          </w:tcPr>
          <w:p w14:paraId="300236D7" w14:textId="2B62CFAA"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5FFEAB72" w14:textId="08C5846D" w:rsidR="005A459A" w:rsidRPr="002248ED" w:rsidRDefault="00524C09" w:rsidP="00524C09">
            <w:pPr>
              <w:jc w:val="center"/>
              <w:rPr>
                <w:rFonts w:cs="Times New Roman"/>
                <w:b/>
                <w:bCs/>
                <w:szCs w:val="24"/>
              </w:rPr>
            </w:pPr>
            <w:r w:rsidRPr="002248ED">
              <w:rPr>
                <w:rFonts w:cs="Times New Roman"/>
                <w:b/>
                <w:bCs/>
                <w:szCs w:val="24"/>
              </w:rPr>
              <w:t>^</w:t>
            </w:r>
          </w:p>
        </w:tc>
        <w:tc>
          <w:tcPr>
            <w:tcW w:w="1056" w:type="dxa"/>
          </w:tcPr>
          <w:p w14:paraId="48043058" w14:textId="1C761102" w:rsidR="005A459A" w:rsidRPr="002248ED" w:rsidRDefault="00524C09" w:rsidP="00524C09">
            <w:pPr>
              <w:jc w:val="center"/>
              <w:rPr>
                <w:rFonts w:cs="Times New Roman"/>
                <w:b/>
                <w:bCs/>
                <w:szCs w:val="24"/>
              </w:rPr>
            </w:pPr>
            <w:r w:rsidRPr="002248ED">
              <w:rPr>
                <w:rFonts w:cs="Times New Roman"/>
                <w:b/>
                <w:bCs/>
                <w:szCs w:val="24"/>
              </w:rPr>
              <w:t>&amp;</w:t>
            </w:r>
          </w:p>
        </w:tc>
        <w:tc>
          <w:tcPr>
            <w:tcW w:w="301" w:type="dxa"/>
          </w:tcPr>
          <w:p w14:paraId="63BF8A71" w14:textId="7877312C"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462EEF29" w14:textId="0FA64EB6"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1199D722" w14:textId="7A265AFB"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55DEE1A8" w14:textId="2C7D383C" w:rsidR="005A459A" w:rsidRPr="002248ED" w:rsidRDefault="00524C09" w:rsidP="00524C09">
            <w:pPr>
              <w:jc w:val="center"/>
              <w:rPr>
                <w:rFonts w:cs="Times New Roman"/>
                <w:b/>
                <w:bCs/>
                <w:szCs w:val="24"/>
              </w:rPr>
            </w:pPr>
            <w:r w:rsidRPr="002248ED">
              <w:rPr>
                <w:rFonts w:cs="Times New Roman"/>
                <w:b/>
                <w:bCs/>
                <w:szCs w:val="24"/>
              </w:rPr>
              <w:t>1</w:t>
            </w:r>
          </w:p>
        </w:tc>
        <w:tc>
          <w:tcPr>
            <w:tcW w:w="909" w:type="dxa"/>
          </w:tcPr>
          <w:p w14:paraId="6283CD9C" w14:textId="5AE322BF" w:rsidR="005A459A" w:rsidRPr="002248ED" w:rsidRDefault="00524C09" w:rsidP="00524C09">
            <w:pPr>
              <w:jc w:val="center"/>
              <w:rPr>
                <w:rFonts w:cs="Times New Roman"/>
                <w:b/>
                <w:bCs/>
                <w:szCs w:val="24"/>
              </w:rPr>
            </w:pPr>
            <w:r w:rsidRPr="002248ED">
              <w:rPr>
                <w:rFonts w:cs="Times New Roman"/>
                <w:b/>
                <w:bCs/>
                <w:szCs w:val="24"/>
              </w:rPr>
              <w:t>2</w:t>
            </w:r>
          </w:p>
        </w:tc>
        <w:tc>
          <w:tcPr>
            <w:tcW w:w="909" w:type="dxa"/>
          </w:tcPr>
          <w:p w14:paraId="7573C2DE" w14:textId="56B8E821" w:rsidR="005A459A" w:rsidRPr="002248ED" w:rsidRDefault="00524C09" w:rsidP="00524C09">
            <w:pPr>
              <w:jc w:val="center"/>
              <w:rPr>
                <w:rFonts w:cs="Times New Roman"/>
                <w:b/>
                <w:bCs/>
                <w:szCs w:val="24"/>
              </w:rPr>
            </w:pPr>
            <w:r w:rsidRPr="002248ED">
              <w:rPr>
                <w:rFonts w:cs="Times New Roman"/>
                <w:b/>
                <w:bCs/>
                <w:szCs w:val="24"/>
              </w:rPr>
              <w:t>3</w:t>
            </w:r>
          </w:p>
        </w:tc>
        <w:tc>
          <w:tcPr>
            <w:tcW w:w="909" w:type="dxa"/>
          </w:tcPr>
          <w:p w14:paraId="7507BFBF" w14:textId="0EAE25AA" w:rsidR="005A459A" w:rsidRPr="002248ED" w:rsidRDefault="00524C09" w:rsidP="00524C09">
            <w:pPr>
              <w:jc w:val="center"/>
              <w:rPr>
                <w:rFonts w:cs="Times New Roman"/>
                <w:b/>
                <w:bCs/>
                <w:szCs w:val="24"/>
              </w:rPr>
            </w:pPr>
            <w:r w:rsidRPr="002248ED">
              <w:rPr>
                <w:rFonts w:cs="Times New Roman"/>
                <w:b/>
                <w:bCs/>
                <w:szCs w:val="24"/>
              </w:rPr>
              <w:t>4</w:t>
            </w:r>
          </w:p>
        </w:tc>
      </w:tr>
      <w:tr w:rsidR="00524C09" w:rsidRPr="002248ED" w14:paraId="544B8C62" w14:textId="77777777" w:rsidTr="00D142C1">
        <w:tc>
          <w:tcPr>
            <w:tcW w:w="910" w:type="dxa"/>
          </w:tcPr>
          <w:p w14:paraId="42C62EAC" w14:textId="52A10DB2" w:rsidR="005A459A" w:rsidRPr="002248ED" w:rsidRDefault="00582B25" w:rsidP="00524C09">
            <w:pPr>
              <w:jc w:val="center"/>
              <w:rPr>
                <w:rFonts w:cs="Times New Roman"/>
                <w:szCs w:val="24"/>
              </w:rPr>
            </w:pPr>
            <w:r w:rsidRPr="002248ED">
              <w:rPr>
                <w:rFonts w:cs="Times New Roman"/>
                <w:szCs w:val="24"/>
              </w:rPr>
              <w:t>0</w:t>
            </w:r>
          </w:p>
        </w:tc>
        <w:tc>
          <w:tcPr>
            <w:tcW w:w="909" w:type="dxa"/>
          </w:tcPr>
          <w:p w14:paraId="47F9520D" w14:textId="07973EAF" w:rsidR="005A459A" w:rsidRPr="002248ED" w:rsidRDefault="00582B25" w:rsidP="00524C09">
            <w:pPr>
              <w:jc w:val="center"/>
              <w:rPr>
                <w:rFonts w:cs="Times New Roman"/>
                <w:szCs w:val="24"/>
              </w:rPr>
            </w:pPr>
            <w:r w:rsidRPr="002248ED">
              <w:rPr>
                <w:rFonts w:cs="Times New Roman"/>
                <w:szCs w:val="24"/>
              </w:rPr>
              <w:t>0</w:t>
            </w:r>
          </w:p>
        </w:tc>
        <w:tc>
          <w:tcPr>
            <w:tcW w:w="1056" w:type="dxa"/>
          </w:tcPr>
          <w:p w14:paraId="42CDA732" w14:textId="504C6AF5" w:rsidR="005A459A" w:rsidRPr="002248ED" w:rsidRDefault="00582B25" w:rsidP="00524C09">
            <w:pPr>
              <w:jc w:val="center"/>
              <w:rPr>
                <w:rFonts w:cs="Times New Roman"/>
                <w:szCs w:val="24"/>
              </w:rPr>
            </w:pPr>
            <w:r w:rsidRPr="002248ED">
              <w:rPr>
                <w:rFonts w:cs="Times New Roman"/>
                <w:szCs w:val="24"/>
              </w:rPr>
              <w:t>0</w:t>
            </w:r>
          </w:p>
        </w:tc>
        <w:tc>
          <w:tcPr>
            <w:tcW w:w="301" w:type="dxa"/>
          </w:tcPr>
          <w:p w14:paraId="66940746" w14:textId="1EB0195D"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7E7E7AA" w14:textId="64C9CEE3"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6AF396C" w14:textId="2D12CCF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3B3AEE2E" w14:textId="454D9B76"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ED01D9F" w14:textId="4D51CA2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10D3E77" w14:textId="55C4C3D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422560A" w14:textId="7899ACC6"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75A91DF5" w14:textId="77777777" w:rsidTr="00D142C1">
        <w:tc>
          <w:tcPr>
            <w:tcW w:w="910" w:type="dxa"/>
          </w:tcPr>
          <w:p w14:paraId="3B5906A8" w14:textId="725AA9D1" w:rsidR="00524C09" w:rsidRPr="002248ED" w:rsidRDefault="00524C09" w:rsidP="005A459A">
            <w:pPr>
              <w:jc w:val="center"/>
              <w:rPr>
                <w:rFonts w:cs="Times New Roman"/>
                <w:b/>
                <w:bCs/>
                <w:szCs w:val="24"/>
              </w:rPr>
            </w:pPr>
            <w:r w:rsidRPr="002248ED">
              <w:rPr>
                <w:rFonts w:cs="Times New Roman"/>
                <w:b/>
                <w:bCs/>
                <w:szCs w:val="24"/>
              </w:rPr>
              <w:t>5</w:t>
            </w:r>
          </w:p>
        </w:tc>
        <w:tc>
          <w:tcPr>
            <w:tcW w:w="909" w:type="dxa"/>
          </w:tcPr>
          <w:p w14:paraId="61612ECD" w14:textId="1B31A30D" w:rsidR="00524C09" w:rsidRPr="002248ED" w:rsidRDefault="00524C09" w:rsidP="005A459A">
            <w:pPr>
              <w:jc w:val="center"/>
              <w:rPr>
                <w:rFonts w:cs="Times New Roman"/>
                <w:b/>
                <w:bCs/>
                <w:szCs w:val="24"/>
              </w:rPr>
            </w:pPr>
            <w:r w:rsidRPr="002248ED">
              <w:rPr>
                <w:rFonts w:cs="Times New Roman"/>
                <w:b/>
                <w:bCs/>
                <w:szCs w:val="24"/>
              </w:rPr>
              <w:t>6</w:t>
            </w:r>
          </w:p>
        </w:tc>
        <w:tc>
          <w:tcPr>
            <w:tcW w:w="1056" w:type="dxa"/>
          </w:tcPr>
          <w:p w14:paraId="684D4B28" w14:textId="5A48E165" w:rsidR="00524C09" w:rsidRPr="002248ED" w:rsidRDefault="00524C09" w:rsidP="005A459A">
            <w:pPr>
              <w:jc w:val="center"/>
              <w:rPr>
                <w:rFonts w:cs="Times New Roman"/>
                <w:b/>
                <w:bCs/>
                <w:szCs w:val="24"/>
              </w:rPr>
            </w:pPr>
            <w:r w:rsidRPr="002248ED">
              <w:rPr>
                <w:rFonts w:cs="Times New Roman"/>
                <w:b/>
                <w:bCs/>
                <w:szCs w:val="24"/>
              </w:rPr>
              <w:t>7</w:t>
            </w:r>
          </w:p>
        </w:tc>
        <w:tc>
          <w:tcPr>
            <w:tcW w:w="301" w:type="dxa"/>
          </w:tcPr>
          <w:p w14:paraId="784931D1" w14:textId="38FBB7F5" w:rsidR="00524C09" w:rsidRPr="002248ED" w:rsidRDefault="00524C09" w:rsidP="005A459A">
            <w:pPr>
              <w:jc w:val="center"/>
              <w:rPr>
                <w:rFonts w:cs="Times New Roman"/>
                <w:b/>
                <w:bCs/>
                <w:szCs w:val="24"/>
              </w:rPr>
            </w:pPr>
            <w:r w:rsidRPr="002248ED">
              <w:rPr>
                <w:rFonts w:cs="Times New Roman"/>
                <w:b/>
                <w:bCs/>
                <w:szCs w:val="24"/>
              </w:rPr>
              <w:t>8</w:t>
            </w:r>
          </w:p>
        </w:tc>
        <w:tc>
          <w:tcPr>
            <w:tcW w:w="909" w:type="dxa"/>
          </w:tcPr>
          <w:p w14:paraId="2B091B88" w14:textId="2BCD0ACC" w:rsidR="00524C09" w:rsidRPr="002248ED" w:rsidRDefault="00524C09" w:rsidP="005A459A">
            <w:pPr>
              <w:jc w:val="center"/>
              <w:rPr>
                <w:rFonts w:cs="Times New Roman"/>
                <w:b/>
                <w:bCs/>
                <w:szCs w:val="24"/>
              </w:rPr>
            </w:pPr>
            <w:r w:rsidRPr="002248ED">
              <w:rPr>
                <w:rFonts w:cs="Times New Roman"/>
                <w:b/>
                <w:bCs/>
                <w:szCs w:val="24"/>
              </w:rPr>
              <w:t>9</w:t>
            </w:r>
          </w:p>
        </w:tc>
        <w:tc>
          <w:tcPr>
            <w:tcW w:w="909" w:type="dxa"/>
          </w:tcPr>
          <w:p w14:paraId="17720CF2" w14:textId="7423F0F3" w:rsidR="00524C09" w:rsidRPr="002248ED" w:rsidRDefault="00524C09" w:rsidP="005A459A">
            <w:pPr>
              <w:jc w:val="center"/>
              <w:rPr>
                <w:rFonts w:cs="Times New Roman"/>
                <w:b/>
                <w:bCs/>
                <w:szCs w:val="24"/>
              </w:rPr>
            </w:pPr>
            <w:r w:rsidRPr="002248ED">
              <w:rPr>
                <w:rFonts w:cs="Times New Roman"/>
                <w:b/>
                <w:bCs/>
                <w:szCs w:val="24"/>
              </w:rPr>
              <w:t>0</w:t>
            </w:r>
          </w:p>
        </w:tc>
        <w:tc>
          <w:tcPr>
            <w:tcW w:w="909" w:type="dxa"/>
          </w:tcPr>
          <w:p w14:paraId="0D675FE8" w14:textId="21DF8700"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1D6FF67" w14:textId="174AD40F" w:rsidR="00524C09" w:rsidRPr="002248ED" w:rsidRDefault="00524C09" w:rsidP="005A459A">
            <w:pPr>
              <w:jc w:val="center"/>
              <w:rPr>
                <w:rFonts w:cs="Times New Roman"/>
                <w:b/>
                <w:bCs/>
                <w:szCs w:val="24"/>
              </w:rPr>
            </w:pPr>
            <w:r w:rsidRPr="002248ED">
              <w:rPr>
                <w:rFonts w:cs="Times New Roman"/>
                <w:b/>
                <w:bCs/>
                <w:szCs w:val="24"/>
              </w:rPr>
              <w:t>_</w:t>
            </w:r>
          </w:p>
        </w:tc>
        <w:tc>
          <w:tcPr>
            <w:tcW w:w="909" w:type="dxa"/>
          </w:tcPr>
          <w:p w14:paraId="4010EE21" w14:textId="2CB5FABF"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48C4E6A" w14:textId="5C614D2C"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7E15B74" w14:textId="77777777" w:rsidTr="00D142C1">
        <w:tc>
          <w:tcPr>
            <w:tcW w:w="910" w:type="dxa"/>
          </w:tcPr>
          <w:p w14:paraId="72C97691" w14:textId="3A86256F"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5D69821" w14:textId="4756F6C1"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049702C8" w14:textId="6E452560" w:rsidR="00524C09" w:rsidRPr="002248ED" w:rsidRDefault="00582B25" w:rsidP="005A459A">
            <w:pPr>
              <w:jc w:val="center"/>
              <w:rPr>
                <w:rFonts w:cs="Times New Roman"/>
                <w:szCs w:val="24"/>
              </w:rPr>
            </w:pPr>
            <w:r w:rsidRPr="002248ED">
              <w:rPr>
                <w:rFonts w:cs="Times New Roman"/>
                <w:szCs w:val="24"/>
              </w:rPr>
              <w:t>0</w:t>
            </w:r>
          </w:p>
        </w:tc>
        <w:tc>
          <w:tcPr>
            <w:tcW w:w="301" w:type="dxa"/>
          </w:tcPr>
          <w:p w14:paraId="30526F80" w14:textId="6DB7B6D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658C47DB" w14:textId="3BEEC773"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1AD8BE7" w14:textId="5266632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9DCF39D" w14:textId="3CF71AAC"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C7A8794" w14:textId="6EC71F35"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3B025CA" w14:textId="68053594" w:rsidR="00524C09" w:rsidRPr="002248ED" w:rsidRDefault="00582B25" w:rsidP="005A459A">
            <w:pPr>
              <w:jc w:val="center"/>
              <w:rPr>
                <w:rFonts w:cs="Times New Roman"/>
                <w:szCs w:val="24"/>
              </w:rPr>
            </w:pPr>
            <w:r w:rsidRPr="002248ED">
              <w:rPr>
                <w:rFonts w:cs="Times New Roman"/>
                <w:szCs w:val="24"/>
              </w:rPr>
              <w:t>0</w:t>
            </w:r>
          </w:p>
        </w:tc>
        <w:tc>
          <w:tcPr>
            <w:tcW w:w="909" w:type="dxa"/>
          </w:tcPr>
          <w:p w14:paraId="17A674F3" w14:textId="2AE55C63"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587C81F5" w14:textId="77777777" w:rsidTr="00D142C1">
        <w:tc>
          <w:tcPr>
            <w:tcW w:w="910" w:type="dxa"/>
          </w:tcPr>
          <w:p w14:paraId="04808759" w14:textId="1BDA7E62"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1D526A4" w14:textId="282F3092" w:rsidR="00524C09" w:rsidRPr="002248ED" w:rsidRDefault="00524C09" w:rsidP="005A459A">
            <w:pPr>
              <w:jc w:val="center"/>
              <w:rPr>
                <w:rFonts w:cs="Times New Roman"/>
                <w:b/>
                <w:bCs/>
                <w:szCs w:val="24"/>
              </w:rPr>
            </w:pPr>
            <w:r w:rsidRPr="002248ED">
              <w:rPr>
                <w:rFonts w:cs="Times New Roman"/>
                <w:b/>
                <w:bCs/>
                <w:szCs w:val="24"/>
              </w:rPr>
              <w:t>[</w:t>
            </w:r>
          </w:p>
        </w:tc>
        <w:tc>
          <w:tcPr>
            <w:tcW w:w="1056" w:type="dxa"/>
          </w:tcPr>
          <w:p w14:paraId="79383C17" w14:textId="35672901" w:rsidR="00524C09" w:rsidRPr="002248ED" w:rsidRDefault="00524C09" w:rsidP="005A459A">
            <w:pPr>
              <w:jc w:val="center"/>
              <w:rPr>
                <w:rFonts w:cs="Times New Roman"/>
                <w:b/>
                <w:bCs/>
                <w:szCs w:val="24"/>
              </w:rPr>
            </w:pPr>
            <w:r w:rsidRPr="002248ED">
              <w:rPr>
                <w:rFonts w:cs="Times New Roman"/>
                <w:b/>
                <w:bCs/>
                <w:szCs w:val="24"/>
              </w:rPr>
              <w:t>}</w:t>
            </w:r>
          </w:p>
        </w:tc>
        <w:tc>
          <w:tcPr>
            <w:tcW w:w="301" w:type="dxa"/>
          </w:tcPr>
          <w:p w14:paraId="7D662860" w14:textId="519CEEA4"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327EBFA" w14:textId="0C7BFD45"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D94AE76" w14:textId="0BB004EE"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0BF5BA24" w14:textId="7AB9CF29"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CF29F50" w14:textId="454D5AA5"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2D6AEA8" w14:textId="30DC9A57"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70F740C4" w14:textId="751B7631"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C6824DA" w14:textId="77777777" w:rsidTr="00D142C1">
        <w:tc>
          <w:tcPr>
            <w:tcW w:w="910" w:type="dxa"/>
          </w:tcPr>
          <w:p w14:paraId="0A15FEA9" w14:textId="3C1611D7"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8D74A2D" w14:textId="35B730B6"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46455D57" w14:textId="4FD47428" w:rsidR="00524C09" w:rsidRPr="002248ED" w:rsidRDefault="00582B25" w:rsidP="005A459A">
            <w:pPr>
              <w:jc w:val="center"/>
              <w:rPr>
                <w:rFonts w:cs="Times New Roman"/>
                <w:szCs w:val="24"/>
              </w:rPr>
            </w:pPr>
            <w:r w:rsidRPr="002248ED">
              <w:rPr>
                <w:rFonts w:cs="Times New Roman"/>
                <w:szCs w:val="24"/>
              </w:rPr>
              <w:t>0</w:t>
            </w:r>
          </w:p>
        </w:tc>
        <w:tc>
          <w:tcPr>
            <w:tcW w:w="301" w:type="dxa"/>
          </w:tcPr>
          <w:p w14:paraId="6E1AA6E6" w14:textId="24790BA8"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F81ACA9" w14:textId="52C0FFCD"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CC98078" w14:textId="51223829"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9527AD2" w14:textId="28D14AD2" w:rsidR="00524C09" w:rsidRPr="002248ED" w:rsidRDefault="00582B25" w:rsidP="005A459A">
            <w:pPr>
              <w:jc w:val="center"/>
              <w:rPr>
                <w:rFonts w:cs="Times New Roman"/>
                <w:szCs w:val="24"/>
              </w:rPr>
            </w:pPr>
            <w:r w:rsidRPr="002248ED">
              <w:rPr>
                <w:rFonts w:cs="Times New Roman"/>
                <w:szCs w:val="24"/>
              </w:rPr>
              <w:t>0</w:t>
            </w:r>
          </w:p>
        </w:tc>
        <w:tc>
          <w:tcPr>
            <w:tcW w:w="909" w:type="dxa"/>
          </w:tcPr>
          <w:p w14:paraId="4C3EB49D" w14:textId="00303089" w:rsidR="00524C09" w:rsidRPr="002248ED" w:rsidRDefault="00582B25" w:rsidP="005A459A">
            <w:pPr>
              <w:jc w:val="center"/>
              <w:rPr>
                <w:rFonts w:cs="Times New Roman"/>
                <w:szCs w:val="24"/>
              </w:rPr>
            </w:pPr>
            <w:r w:rsidRPr="002248ED">
              <w:rPr>
                <w:rFonts w:cs="Times New Roman"/>
                <w:szCs w:val="24"/>
              </w:rPr>
              <w:t>0</w:t>
            </w:r>
          </w:p>
        </w:tc>
        <w:tc>
          <w:tcPr>
            <w:tcW w:w="909" w:type="dxa"/>
          </w:tcPr>
          <w:p w14:paraId="1CA3BB36" w14:textId="53C2ADDE"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051C7BB" w14:textId="6E94FD08"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DCF9ED0" w14:textId="77777777" w:rsidTr="00D142C1">
        <w:tc>
          <w:tcPr>
            <w:tcW w:w="910" w:type="dxa"/>
          </w:tcPr>
          <w:p w14:paraId="2E468149" w14:textId="4C6031FA" w:rsidR="00524C09" w:rsidRPr="002248ED" w:rsidRDefault="00524C09" w:rsidP="005A459A">
            <w:pPr>
              <w:jc w:val="center"/>
              <w:rPr>
                <w:rFonts w:cs="Times New Roman"/>
                <w:b/>
                <w:bCs/>
                <w:szCs w:val="24"/>
              </w:rPr>
            </w:pPr>
            <w:r w:rsidRPr="002248ED">
              <w:rPr>
                <w:rFonts w:cs="Times New Roman"/>
                <w:b/>
                <w:bCs/>
                <w:szCs w:val="24"/>
              </w:rPr>
              <w:t>&lt;</w:t>
            </w:r>
          </w:p>
        </w:tc>
        <w:tc>
          <w:tcPr>
            <w:tcW w:w="909" w:type="dxa"/>
          </w:tcPr>
          <w:p w14:paraId="61DA92E7" w14:textId="216A3424" w:rsidR="00524C09" w:rsidRPr="002248ED" w:rsidRDefault="00524C09" w:rsidP="005A459A">
            <w:pPr>
              <w:jc w:val="center"/>
              <w:rPr>
                <w:rFonts w:cs="Times New Roman"/>
                <w:b/>
                <w:bCs/>
                <w:szCs w:val="24"/>
              </w:rPr>
            </w:pPr>
            <w:r w:rsidRPr="002248ED">
              <w:rPr>
                <w:rFonts w:cs="Times New Roman"/>
                <w:b/>
                <w:bCs/>
                <w:szCs w:val="24"/>
              </w:rPr>
              <w:t>,</w:t>
            </w:r>
          </w:p>
        </w:tc>
        <w:tc>
          <w:tcPr>
            <w:tcW w:w="1056" w:type="dxa"/>
          </w:tcPr>
          <w:p w14:paraId="19428967" w14:textId="025F0746" w:rsidR="00524C09" w:rsidRPr="002248ED" w:rsidRDefault="00524C09" w:rsidP="005A459A">
            <w:pPr>
              <w:jc w:val="center"/>
              <w:rPr>
                <w:rFonts w:cs="Times New Roman"/>
                <w:b/>
                <w:bCs/>
                <w:szCs w:val="24"/>
              </w:rPr>
            </w:pPr>
            <w:r w:rsidRPr="002248ED">
              <w:rPr>
                <w:rFonts w:cs="Times New Roman"/>
                <w:b/>
                <w:bCs/>
                <w:szCs w:val="24"/>
              </w:rPr>
              <w:t>&gt;</w:t>
            </w:r>
          </w:p>
        </w:tc>
        <w:tc>
          <w:tcPr>
            <w:tcW w:w="301" w:type="dxa"/>
          </w:tcPr>
          <w:p w14:paraId="289DF3F5" w14:textId="12A6B2C4"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4EA4D90B" w14:textId="2024D4BC"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25274913" w14:textId="4001FE5F"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F2B1BB7" w14:textId="7EC40318" w:rsidR="00524C09" w:rsidRPr="002248ED" w:rsidRDefault="00524C09" w:rsidP="005A459A">
            <w:pPr>
              <w:jc w:val="center"/>
              <w:rPr>
                <w:rFonts w:cs="Times New Roman"/>
                <w:b/>
                <w:bCs/>
                <w:szCs w:val="24"/>
              </w:rPr>
            </w:pPr>
            <w:r w:rsidRPr="002248ED">
              <w:rPr>
                <w:rFonts w:cs="Times New Roman"/>
                <w:b/>
                <w:bCs/>
                <w:szCs w:val="24"/>
              </w:rPr>
              <w:t>space</w:t>
            </w:r>
          </w:p>
        </w:tc>
        <w:tc>
          <w:tcPr>
            <w:tcW w:w="909" w:type="dxa"/>
          </w:tcPr>
          <w:p w14:paraId="63D33610" w14:textId="40B79D6A"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8CDE3F2" w14:textId="5F1EC259"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4DAE967A" w14:textId="7C16A91F" w:rsidR="00524C09" w:rsidRPr="002248ED" w:rsidRDefault="00524C09" w:rsidP="005A459A">
            <w:pPr>
              <w:jc w:val="center"/>
              <w:rPr>
                <w:rFonts w:cs="Times New Roman"/>
                <w:b/>
                <w:bCs/>
                <w:szCs w:val="24"/>
              </w:rPr>
            </w:pPr>
            <w:r w:rsidRPr="002248ED">
              <w:rPr>
                <w:rFonts w:cs="Times New Roman"/>
                <w:b/>
                <w:bCs/>
                <w:szCs w:val="24"/>
              </w:rPr>
              <w:t>\t</w:t>
            </w:r>
          </w:p>
        </w:tc>
      </w:tr>
      <w:tr w:rsidR="00524C09" w:rsidRPr="002248ED" w14:paraId="47BF7A73" w14:textId="77777777" w:rsidTr="00D142C1">
        <w:tc>
          <w:tcPr>
            <w:tcW w:w="910" w:type="dxa"/>
          </w:tcPr>
          <w:p w14:paraId="0362DC98" w14:textId="31FDA2F6"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2B56FB1" w14:textId="546496E5"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058A7CD2" w14:textId="2B115E8A" w:rsidR="00524C09" w:rsidRPr="002248ED" w:rsidRDefault="00582B25" w:rsidP="005A459A">
            <w:pPr>
              <w:jc w:val="center"/>
              <w:rPr>
                <w:rFonts w:cs="Times New Roman"/>
                <w:szCs w:val="24"/>
              </w:rPr>
            </w:pPr>
            <w:r w:rsidRPr="002248ED">
              <w:rPr>
                <w:rFonts w:cs="Times New Roman"/>
                <w:szCs w:val="24"/>
              </w:rPr>
              <w:t>0</w:t>
            </w:r>
          </w:p>
        </w:tc>
        <w:tc>
          <w:tcPr>
            <w:tcW w:w="301" w:type="dxa"/>
          </w:tcPr>
          <w:p w14:paraId="2CE33B84" w14:textId="0F9A3C8B"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46EFC68" w14:textId="38CC45B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0D5D49F" w14:textId="3CC0501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64AA7C0" w14:textId="7D8E8FE0" w:rsidR="00524C09" w:rsidRPr="002248ED" w:rsidRDefault="00582B25" w:rsidP="005A459A">
            <w:pPr>
              <w:jc w:val="center"/>
              <w:rPr>
                <w:rFonts w:cs="Times New Roman"/>
                <w:szCs w:val="24"/>
              </w:rPr>
            </w:pPr>
            <w:r w:rsidRPr="002248ED">
              <w:rPr>
                <w:rFonts w:cs="Times New Roman"/>
                <w:i/>
                <w:iCs/>
                <w:szCs w:val="24"/>
              </w:rPr>
              <w:t>0.5625</w:t>
            </w:r>
          </w:p>
        </w:tc>
        <w:tc>
          <w:tcPr>
            <w:tcW w:w="909" w:type="dxa"/>
          </w:tcPr>
          <w:p w14:paraId="69123395" w14:textId="44F9C326"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A51DC3A" w14:textId="7279C7F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17A9C00" w14:textId="36C9B036"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AB64A86" w14:textId="77777777" w:rsidTr="00D142C1">
        <w:tc>
          <w:tcPr>
            <w:tcW w:w="910" w:type="dxa"/>
          </w:tcPr>
          <w:p w14:paraId="416BE0C4" w14:textId="53DBB116" w:rsidR="00524C09" w:rsidRPr="002248ED" w:rsidRDefault="00524C09" w:rsidP="005A459A">
            <w:pPr>
              <w:jc w:val="center"/>
              <w:rPr>
                <w:rFonts w:cs="Times New Roman"/>
                <w:b/>
                <w:bCs/>
                <w:szCs w:val="24"/>
              </w:rPr>
            </w:pPr>
            <w:r w:rsidRPr="002248ED">
              <w:rPr>
                <w:rFonts w:cs="Times New Roman"/>
                <w:b/>
                <w:bCs/>
                <w:szCs w:val="24"/>
              </w:rPr>
              <w:lastRenderedPageBreak/>
              <w:t>\n</w:t>
            </w:r>
          </w:p>
        </w:tc>
        <w:tc>
          <w:tcPr>
            <w:tcW w:w="909" w:type="dxa"/>
          </w:tcPr>
          <w:p w14:paraId="629A8748" w14:textId="6D6B4A48" w:rsidR="00524C09" w:rsidRPr="002248ED" w:rsidRDefault="00524C09" w:rsidP="005A459A">
            <w:pPr>
              <w:jc w:val="center"/>
              <w:rPr>
                <w:rFonts w:cs="Times New Roman"/>
                <w:b/>
                <w:bCs/>
                <w:szCs w:val="24"/>
              </w:rPr>
            </w:pPr>
            <w:r w:rsidRPr="002248ED">
              <w:rPr>
                <w:rFonts w:cs="Times New Roman"/>
                <w:b/>
                <w:bCs/>
                <w:szCs w:val="24"/>
              </w:rPr>
              <w:t>\f</w:t>
            </w:r>
          </w:p>
        </w:tc>
        <w:tc>
          <w:tcPr>
            <w:tcW w:w="1056" w:type="dxa"/>
          </w:tcPr>
          <w:p w14:paraId="5D44CB51" w14:textId="4DBA0CB1" w:rsidR="00524C09" w:rsidRPr="002248ED" w:rsidRDefault="00524C09" w:rsidP="005A459A">
            <w:pPr>
              <w:jc w:val="center"/>
              <w:rPr>
                <w:rFonts w:cs="Times New Roman"/>
                <w:b/>
                <w:bCs/>
                <w:szCs w:val="24"/>
              </w:rPr>
            </w:pPr>
            <w:r w:rsidRPr="002248ED">
              <w:rPr>
                <w:rFonts w:cs="Times New Roman"/>
                <w:b/>
                <w:bCs/>
                <w:szCs w:val="24"/>
              </w:rPr>
              <w:t>\r</w:t>
            </w:r>
          </w:p>
        </w:tc>
        <w:tc>
          <w:tcPr>
            <w:tcW w:w="301" w:type="dxa"/>
          </w:tcPr>
          <w:p w14:paraId="3338CD6D" w14:textId="26252789" w:rsidR="00524C09" w:rsidRPr="002248ED" w:rsidRDefault="00524C09" w:rsidP="005A459A">
            <w:pPr>
              <w:jc w:val="center"/>
              <w:rPr>
                <w:rFonts w:cs="Times New Roman"/>
                <w:b/>
                <w:bCs/>
                <w:szCs w:val="24"/>
              </w:rPr>
            </w:pPr>
            <w:r w:rsidRPr="002248ED">
              <w:rPr>
                <w:rFonts w:cs="Times New Roman"/>
                <w:b/>
                <w:bCs/>
                <w:szCs w:val="24"/>
              </w:rPr>
              <w:t>\b</w:t>
            </w:r>
          </w:p>
        </w:tc>
        <w:tc>
          <w:tcPr>
            <w:tcW w:w="909" w:type="dxa"/>
          </w:tcPr>
          <w:p w14:paraId="252D90C3" w14:textId="646D50AB" w:rsidR="00524C09" w:rsidRPr="002248ED" w:rsidRDefault="00524C09" w:rsidP="005A459A">
            <w:pPr>
              <w:jc w:val="center"/>
              <w:rPr>
                <w:rFonts w:cs="Times New Roman"/>
                <w:b/>
                <w:bCs/>
                <w:szCs w:val="24"/>
              </w:rPr>
            </w:pPr>
            <w:r w:rsidRPr="002248ED">
              <w:rPr>
                <w:rFonts w:cs="Times New Roman"/>
                <w:b/>
                <w:bCs/>
                <w:szCs w:val="24"/>
              </w:rPr>
              <w:t>\v</w:t>
            </w:r>
          </w:p>
        </w:tc>
        <w:tc>
          <w:tcPr>
            <w:tcW w:w="909" w:type="dxa"/>
          </w:tcPr>
          <w:p w14:paraId="60174B3A" w14:textId="715236FF" w:rsidR="00524C09" w:rsidRPr="002248ED" w:rsidRDefault="00524C09" w:rsidP="005A459A">
            <w:pPr>
              <w:jc w:val="center"/>
              <w:rPr>
                <w:rFonts w:cs="Times New Roman"/>
                <w:b/>
                <w:bCs/>
                <w:szCs w:val="24"/>
              </w:rPr>
            </w:pPr>
            <w:r w:rsidRPr="002248ED">
              <w:rPr>
                <w:rFonts w:cs="Times New Roman"/>
                <w:b/>
                <w:bCs/>
                <w:szCs w:val="24"/>
              </w:rPr>
              <w:t>\0</w:t>
            </w:r>
          </w:p>
        </w:tc>
        <w:tc>
          <w:tcPr>
            <w:tcW w:w="909" w:type="dxa"/>
          </w:tcPr>
          <w:p w14:paraId="78ADC75C" w14:textId="6812E0A5" w:rsidR="00524C09" w:rsidRPr="002248ED" w:rsidRDefault="00524C09" w:rsidP="005A459A">
            <w:pPr>
              <w:jc w:val="center"/>
              <w:rPr>
                <w:rFonts w:cs="Times New Roman"/>
                <w:b/>
                <w:bCs/>
                <w:szCs w:val="24"/>
              </w:rPr>
            </w:pPr>
            <w:proofErr w:type="spellStart"/>
            <w:r w:rsidRPr="002248ED">
              <w:rPr>
                <w:rFonts w:cs="Times New Roman"/>
                <w:b/>
                <w:bCs/>
                <w:szCs w:val="24"/>
              </w:rPr>
              <w:t>unk</w:t>
            </w:r>
            <w:proofErr w:type="spellEnd"/>
          </w:p>
        </w:tc>
        <w:tc>
          <w:tcPr>
            <w:tcW w:w="909" w:type="dxa"/>
          </w:tcPr>
          <w:p w14:paraId="3DC605B7" w14:textId="77777777" w:rsidR="00524C09" w:rsidRPr="002248ED" w:rsidRDefault="00524C09" w:rsidP="005A459A">
            <w:pPr>
              <w:jc w:val="center"/>
              <w:rPr>
                <w:rFonts w:cs="Times New Roman"/>
                <w:szCs w:val="24"/>
              </w:rPr>
            </w:pPr>
          </w:p>
        </w:tc>
        <w:tc>
          <w:tcPr>
            <w:tcW w:w="909" w:type="dxa"/>
          </w:tcPr>
          <w:p w14:paraId="70D60988" w14:textId="77777777" w:rsidR="00524C09" w:rsidRPr="002248ED" w:rsidRDefault="00524C09" w:rsidP="005A459A">
            <w:pPr>
              <w:jc w:val="center"/>
              <w:rPr>
                <w:rFonts w:cs="Times New Roman"/>
                <w:szCs w:val="24"/>
              </w:rPr>
            </w:pPr>
          </w:p>
        </w:tc>
        <w:tc>
          <w:tcPr>
            <w:tcW w:w="909" w:type="dxa"/>
          </w:tcPr>
          <w:p w14:paraId="5E388E41" w14:textId="77777777" w:rsidR="00524C09" w:rsidRPr="002248ED" w:rsidRDefault="00524C09" w:rsidP="005A459A">
            <w:pPr>
              <w:jc w:val="center"/>
              <w:rPr>
                <w:rFonts w:cs="Times New Roman"/>
                <w:szCs w:val="24"/>
              </w:rPr>
            </w:pPr>
          </w:p>
        </w:tc>
      </w:tr>
      <w:tr w:rsidR="00524C09" w:rsidRPr="002248ED" w14:paraId="30CBBB91" w14:textId="77777777" w:rsidTr="00D142C1">
        <w:tc>
          <w:tcPr>
            <w:tcW w:w="910" w:type="dxa"/>
          </w:tcPr>
          <w:p w14:paraId="492CE604" w14:textId="4573AFD6" w:rsidR="00524C09" w:rsidRPr="002248ED" w:rsidRDefault="00582B25" w:rsidP="005A459A">
            <w:pPr>
              <w:jc w:val="center"/>
              <w:rPr>
                <w:rFonts w:cs="Times New Roman"/>
                <w:szCs w:val="24"/>
              </w:rPr>
            </w:pPr>
            <w:r w:rsidRPr="002248ED">
              <w:rPr>
                <w:rFonts w:cs="Times New Roman"/>
                <w:i/>
                <w:iCs/>
                <w:szCs w:val="24"/>
              </w:rPr>
              <w:t>0.0208</w:t>
            </w:r>
          </w:p>
        </w:tc>
        <w:tc>
          <w:tcPr>
            <w:tcW w:w="909" w:type="dxa"/>
          </w:tcPr>
          <w:p w14:paraId="5A80F3F4" w14:textId="61328BFE"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201BC2F1" w14:textId="6B3186C8" w:rsidR="00524C09" w:rsidRPr="002248ED" w:rsidRDefault="00582B25" w:rsidP="005A459A">
            <w:pPr>
              <w:jc w:val="center"/>
              <w:rPr>
                <w:rFonts w:cs="Times New Roman"/>
                <w:szCs w:val="24"/>
              </w:rPr>
            </w:pPr>
            <w:r w:rsidRPr="002248ED">
              <w:rPr>
                <w:rFonts w:cs="Times New Roman"/>
                <w:szCs w:val="24"/>
              </w:rPr>
              <w:t>0</w:t>
            </w:r>
          </w:p>
        </w:tc>
        <w:tc>
          <w:tcPr>
            <w:tcW w:w="301" w:type="dxa"/>
          </w:tcPr>
          <w:p w14:paraId="64124F38" w14:textId="660C9BFE"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D7615F9" w14:textId="0CC94A8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635CA40" w14:textId="213BC135"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89CB617" w14:textId="0C6FC448"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F027D14" w14:textId="77777777" w:rsidR="00524C09" w:rsidRPr="002248ED" w:rsidRDefault="00524C09" w:rsidP="005A459A">
            <w:pPr>
              <w:jc w:val="center"/>
              <w:rPr>
                <w:rFonts w:cs="Times New Roman"/>
                <w:szCs w:val="24"/>
              </w:rPr>
            </w:pPr>
          </w:p>
        </w:tc>
        <w:tc>
          <w:tcPr>
            <w:tcW w:w="909" w:type="dxa"/>
          </w:tcPr>
          <w:p w14:paraId="0D853153" w14:textId="77777777" w:rsidR="00524C09" w:rsidRPr="002248ED" w:rsidRDefault="00524C09" w:rsidP="005A459A">
            <w:pPr>
              <w:jc w:val="center"/>
              <w:rPr>
                <w:rFonts w:cs="Times New Roman"/>
                <w:szCs w:val="24"/>
              </w:rPr>
            </w:pPr>
          </w:p>
        </w:tc>
        <w:tc>
          <w:tcPr>
            <w:tcW w:w="909" w:type="dxa"/>
          </w:tcPr>
          <w:p w14:paraId="49C1F473" w14:textId="77777777" w:rsidR="00524C09" w:rsidRPr="002248ED" w:rsidRDefault="00524C09" w:rsidP="005A459A">
            <w:pPr>
              <w:jc w:val="center"/>
              <w:rPr>
                <w:rFonts w:cs="Times New Roman"/>
                <w:szCs w:val="24"/>
              </w:rPr>
            </w:pPr>
          </w:p>
        </w:tc>
      </w:tr>
    </w:tbl>
    <w:p w14:paraId="74052990" w14:textId="77777777"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Kohavi</w:t>
      </w:r>
      <w:proofErr w:type="spellEnd"/>
      <w:r w:rsidR="00DA6443" w:rsidRPr="002248ED">
        <w:rPr>
          <w:rFonts w:cs="Times New Roman"/>
          <w:szCs w:val="24"/>
        </w:rPr>
        <w:t>]</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w:t>
      </w:r>
      <w:r w:rsidRPr="002248ED">
        <w:rPr>
          <w:rFonts w:cs="Times New Roman"/>
          <w:szCs w:val="24"/>
        </w:rPr>
        <w:lastRenderedPageBreak/>
        <w:t xml:space="preserve">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p>
    <w:p w14:paraId="04BA7783" w14:textId="5426B44C" w:rsidR="006D1180" w:rsidRPr="002248ED" w:rsidRDefault="006D1180" w:rsidP="00B45F99">
      <w:pPr>
        <w:pStyle w:val="Caption"/>
        <w:keepNext/>
        <w:jc w:val="center"/>
        <w:rPr>
          <w:rFonts w:cs="Times New Roman"/>
          <w:sz w:val="24"/>
          <w:szCs w:val="24"/>
        </w:rPr>
      </w:pPr>
      <w:bookmarkStart w:id="158" w:name="_Ref35357782"/>
      <w:bookmarkStart w:id="159" w:name="_Ref32772875"/>
      <w:bookmarkStart w:id="160"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9</w:t>
      </w:r>
      <w:r w:rsidR="00AB11E8" w:rsidRPr="002248ED">
        <w:rPr>
          <w:rFonts w:cs="Times New Roman"/>
          <w:noProof/>
          <w:sz w:val="24"/>
          <w:szCs w:val="24"/>
        </w:rPr>
        <w:fldChar w:fldCharType="end"/>
      </w:r>
      <w:bookmarkEnd w:id="158"/>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159"/>
      <w:bookmarkEnd w:id="160"/>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61" w:name="_Ref32599906"/>
    </w:p>
    <w:bookmarkEnd w:id="161"/>
    <w:p w14:paraId="2107695A" w14:textId="77777777" w:rsidR="004E5433" w:rsidRPr="00B216D8" w:rsidRDefault="004E5433" w:rsidP="00904867">
      <w:pPr>
        <w:pStyle w:val="ChapterTitle"/>
      </w:pPr>
      <w:r>
        <w:t>Threats to Validity</w:t>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162"/>
      <w:r w:rsidRPr="002248ED">
        <w:rPr>
          <w:rFonts w:cs="Times New Roman"/>
          <w:szCs w:val="24"/>
        </w:rPr>
        <w:t xml:space="preserve">hope to both mitigate </w:t>
      </w:r>
      <w:commentRangeEnd w:id="162"/>
      <w:r w:rsidR="009A117A">
        <w:rPr>
          <w:rStyle w:val="CommentReference"/>
        </w:rPr>
        <w:commentReference w:id="162"/>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163" w:name="_Ref33017647"/>
      <w:commentRangeStart w:id="164"/>
      <w:r w:rsidRPr="002248ED">
        <w:t>External Validity</w:t>
      </w:r>
      <w:bookmarkEnd w:id="163"/>
      <w:commentRangeEnd w:id="164"/>
      <w:r w:rsidR="00B94844">
        <w:rPr>
          <w:rStyle w:val="CommentReference"/>
          <w:rFonts w:eastAsiaTheme="minorHAnsi" w:cstheme="minorBidi"/>
          <w:b w:val="0"/>
          <w:bCs w:val="0"/>
          <w:color w:val="auto"/>
        </w:rPr>
        <w:commentReference w:id="164"/>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165" w:name="_Ref33018411"/>
      <w:r w:rsidRPr="002248ED">
        <w:t>Internal Validity</w:t>
      </w:r>
      <w:bookmarkEnd w:id="165"/>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2D37606E"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407B2B89"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D544A0">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66" w:name="_Ref33719271"/>
    </w:p>
    <w:bookmarkEnd w:id="166"/>
    <w:p w14:paraId="2BB82A63" w14:textId="77777777" w:rsidR="004E5433" w:rsidRPr="00347B64" w:rsidRDefault="004E5433" w:rsidP="00F357C5">
      <w:pPr>
        <w:pStyle w:val="ChapterTitle"/>
      </w:pPr>
      <w:r>
        <w:t>Future Works</w:t>
      </w:r>
    </w:p>
    <w:p w14:paraId="533EEC68" w14:textId="6E45B886"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67" w:name="_Ref33719289"/>
    </w:p>
    <w:bookmarkEnd w:id="167"/>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p>
    <w:p w14:paraId="4F54B111" w14:textId="77777777" w:rsidR="00254445" w:rsidRDefault="00254445">
      <w:r>
        <w:br w:type="page"/>
      </w:r>
    </w:p>
    <w:p w14:paraId="47A5603D" w14:textId="5DF25D6B" w:rsidR="003A2818" w:rsidRPr="00F357C5" w:rsidRDefault="00254445" w:rsidP="00F357C5">
      <w:pPr>
        <w:pStyle w:val="Bibliography"/>
        <w:rPr>
          <w:rFonts w:cs="Times New Roman"/>
          <w:szCs w:val="24"/>
        </w:rPr>
      </w:pPr>
      <w:r>
        <w:rPr>
          <w:rFonts w:asciiTheme="minorHAnsi" w:hAnsiTheme="minorHAnsi"/>
          <w:sz w:val="22"/>
        </w:rPr>
        <w:lastRenderedPageBreak/>
        <w:fldChar w:fldCharType="begin"/>
      </w:r>
      <w:r w:rsidR="003A2818">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JQXUJA5U"]],"omitted":[],"custom":[]} CSL_BIBLIOGRAPHY </w:instrText>
      </w:r>
      <w:r>
        <w:rPr>
          <w:rFonts w:asciiTheme="minorHAnsi" w:hAnsiTheme="minorHAnsi"/>
          <w:sz w:val="22"/>
        </w:rPr>
        <w:fldChar w:fldCharType="separate"/>
      </w:r>
      <w:r w:rsidR="003A2818" w:rsidRPr="003A2818">
        <w:rPr>
          <w:rFonts w:cs="Times New Roman"/>
          <w:smallCaps/>
          <w:szCs w:val="24"/>
        </w:rPr>
        <w:t>Abid, N.J., Dragan, N., Collard, M.L., and Maletic, J.I.</w:t>
      </w:r>
      <w:r w:rsidR="003A2818" w:rsidRPr="009705BD">
        <w:rPr>
          <w:rFonts w:cs="Times New Roman"/>
          <w:szCs w:val="24"/>
        </w:rPr>
        <w:t xml:space="preserve"> 2015. Using stereotypes in the automatic generation of natural language summaries for C++ methods. </w:t>
      </w:r>
      <w:r w:rsidR="003A2818" w:rsidRPr="00904867">
        <w:rPr>
          <w:rFonts w:cs="Times New Roman"/>
          <w:i/>
          <w:iCs/>
          <w:szCs w:val="24"/>
        </w:rPr>
        <w:t>2015 IEEE International Conference on Software Maintenance and Evolution (ICSME)</w:t>
      </w:r>
      <w:r w:rsidR="003A2818" w:rsidRPr="00F357C5">
        <w:rPr>
          <w:rFonts w:cs="Times New Roman"/>
          <w:szCs w:val="24"/>
        </w:rPr>
        <w:t>, IEEE, 561–565.</w:t>
      </w:r>
    </w:p>
    <w:p w14:paraId="2E69CF51" w14:textId="77777777" w:rsidR="003A2818" w:rsidRPr="00F357C5" w:rsidRDefault="003A2818" w:rsidP="00F357C5">
      <w:pPr>
        <w:pStyle w:val="Bibliography"/>
        <w:rPr>
          <w:rFonts w:cs="Times New Roman"/>
          <w:szCs w:val="24"/>
        </w:rPr>
      </w:pPr>
      <w:r w:rsidRPr="00F357C5">
        <w:rPr>
          <w:rFonts w:cs="Times New Roman"/>
          <w:smallCaps/>
          <w:szCs w:val="24"/>
        </w:rPr>
        <w:t>Bacchelli, A., D’Ambros, M., and Lanza, M.</w:t>
      </w:r>
      <w:r w:rsidRPr="00F357C5">
        <w:rPr>
          <w:rFonts w:cs="Times New Roman"/>
          <w:szCs w:val="24"/>
        </w:rPr>
        <w:t xml:space="preserve"> 2010a. Extracting Source Code from E-Mails. </w:t>
      </w:r>
      <w:r w:rsidRPr="00F357C5">
        <w:rPr>
          <w:rFonts w:cs="Times New Roman"/>
          <w:i/>
          <w:iCs/>
          <w:szCs w:val="24"/>
        </w:rPr>
        <w:t>2010 IEEE 18th International Conference on Program Comprehension</w:t>
      </w:r>
      <w:r w:rsidRPr="00F357C5">
        <w:rPr>
          <w:rFonts w:cs="Times New Roman"/>
          <w:szCs w:val="24"/>
        </w:rPr>
        <w:t>, IEEE, 24–33.</w:t>
      </w:r>
    </w:p>
    <w:p w14:paraId="2C431105" w14:textId="77777777" w:rsidR="003A2818" w:rsidRPr="00245E88" w:rsidRDefault="003A2818" w:rsidP="00F357C5">
      <w:pPr>
        <w:pStyle w:val="Bibliography"/>
        <w:rPr>
          <w:rFonts w:cs="Times New Roman"/>
          <w:szCs w:val="24"/>
        </w:rPr>
      </w:pPr>
      <w:r w:rsidRPr="000F384A">
        <w:rPr>
          <w:rFonts w:cs="Times New Roman"/>
          <w:smallCaps/>
          <w:szCs w:val="24"/>
        </w:rPr>
        <w:t>Bacchelli, A., Lanza, M., and Robbes, R.</w:t>
      </w:r>
      <w:r w:rsidRPr="000F384A">
        <w:rPr>
          <w:rFonts w:cs="Times New Roman"/>
          <w:szCs w:val="24"/>
        </w:rPr>
        <w:t xml:space="preserve"> 2010b. Linking e-mails and source code artifacts. </w:t>
      </w:r>
      <w:r w:rsidRPr="00962623">
        <w:rPr>
          <w:rFonts w:cs="Times New Roman"/>
          <w:i/>
          <w:iCs/>
          <w:szCs w:val="24"/>
        </w:rPr>
        <w:t>Proceedings of the 32nd ACM/IEEE International Conference on Software Engineering - IC</w:t>
      </w:r>
      <w:r w:rsidRPr="00245E88">
        <w:rPr>
          <w:rFonts w:cs="Times New Roman"/>
          <w:i/>
          <w:iCs/>
          <w:szCs w:val="24"/>
        </w:rPr>
        <w:t>SE ’10</w:t>
      </w:r>
      <w:r w:rsidRPr="00245E88">
        <w:rPr>
          <w:rFonts w:cs="Times New Roman"/>
          <w:szCs w:val="24"/>
        </w:rPr>
        <w:t>, ACM Press, 375.</w:t>
      </w:r>
    </w:p>
    <w:p w14:paraId="23F0C84E" w14:textId="77777777" w:rsidR="003A2818" w:rsidRPr="003A2818" w:rsidRDefault="003A2818" w:rsidP="00F357C5">
      <w:pPr>
        <w:pStyle w:val="Bibliography"/>
        <w:rPr>
          <w:rFonts w:cs="Times New Roman"/>
          <w:szCs w:val="24"/>
        </w:rPr>
      </w:pPr>
      <w:r w:rsidRPr="003A2818">
        <w:rPr>
          <w:rFonts w:cs="Times New Roman"/>
          <w:smallCaps/>
          <w:szCs w:val="24"/>
        </w:rPr>
        <w:t>Borstler, J. and Paech, B.</w:t>
      </w:r>
      <w:r w:rsidRPr="003A2818">
        <w:rPr>
          <w:rFonts w:cs="Times New Roman"/>
          <w:szCs w:val="24"/>
        </w:rPr>
        <w:t xml:space="preserve"> 2016. The Role of Method Chains and Comments in Software Readability and Comprehension—An Experiment. </w:t>
      </w:r>
      <w:r w:rsidRPr="003A2818">
        <w:rPr>
          <w:rFonts w:cs="Times New Roman"/>
          <w:i/>
          <w:iCs/>
          <w:szCs w:val="24"/>
        </w:rPr>
        <w:t>IEEE Transactions on Software Engineering</w:t>
      </w:r>
      <w:r w:rsidRPr="003A2818">
        <w:rPr>
          <w:rFonts w:cs="Times New Roman"/>
          <w:szCs w:val="24"/>
        </w:rPr>
        <w:t xml:space="preserve"> </w:t>
      </w:r>
      <w:r w:rsidRPr="003A2818">
        <w:rPr>
          <w:rFonts w:cs="Times New Roman"/>
          <w:i/>
          <w:iCs/>
          <w:szCs w:val="24"/>
        </w:rPr>
        <w:t>42</w:t>
      </w:r>
      <w:r w:rsidRPr="003A2818">
        <w:rPr>
          <w:rFonts w:cs="Times New Roman"/>
          <w:szCs w:val="24"/>
        </w:rPr>
        <w:t>, 9, 886–898.</w:t>
      </w:r>
    </w:p>
    <w:p w14:paraId="674129DB" w14:textId="77777777" w:rsidR="003A2818" w:rsidRPr="003A2818" w:rsidRDefault="003A2818" w:rsidP="00F357C5">
      <w:pPr>
        <w:pStyle w:val="Bibliography"/>
        <w:rPr>
          <w:rFonts w:cs="Times New Roman"/>
          <w:szCs w:val="24"/>
        </w:rPr>
      </w:pPr>
      <w:r w:rsidRPr="003A2818">
        <w:rPr>
          <w:rFonts w:cs="Times New Roman"/>
          <w:smallCaps/>
          <w:szCs w:val="24"/>
        </w:rPr>
        <w:t>Chen, H., Huang, Y., Liu, Z., Chen, X., Zhou, F., and Luo, X.</w:t>
      </w:r>
      <w:r w:rsidRPr="003A2818">
        <w:rPr>
          <w:rFonts w:cs="Times New Roman"/>
          <w:szCs w:val="24"/>
        </w:rPr>
        <w:t xml:space="preserve"> 2019. Automatically detecting the scopes of source code comments. </w:t>
      </w:r>
      <w:r w:rsidRPr="003A2818">
        <w:rPr>
          <w:rFonts w:cs="Times New Roman"/>
          <w:i/>
          <w:iCs/>
          <w:szCs w:val="24"/>
        </w:rPr>
        <w:t>Journal of Systems and Software</w:t>
      </w:r>
      <w:r w:rsidRPr="003A2818">
        <w:rPr>
          <w:rFonts w:cs="Times New Roman"/>
          <w:szCs w:val="24"/>
        </w:rPr>
        <w:t xml:space="preserve"> </w:t>
      </w:r>
      <w:r w:rsidRPr="003A2818">
        <w:rPr>
          <w:rFonts w:cs="Times New Roman"/>
          <w:i/>
          <w:iCs/>
          <w:szCs w:val="24"/>
        </w:rPr>
        <w:t>153</w:t>
      </w:r>
      <w:r w:rsidRPr="003A2818">
        <w:rPr>
          <w:rFonts w:cs="Times New Roman"/>
          <w:szCs w:val="24"/>
        </w:rPr>
        <w:t>, 45–63.</w:t>
      </w:r>
    </w:p>
    <w:p w14:paraId="49EFA860" w14:textId="77777777" w:rsidR="003A2818" w:rsidRPr="003A2818" w:rsidRDefault="003A2818" w:rsidP="00F357C5">
      <w:pPr>
        <w:pStyle w:val="Bibliography"/>
        <w:rPr>
          <w:rFonts w:cs="Times New Roman"/>
          <w:szCs w:val="24"/>
        </w:rPr>
      </w:pPr>
      <w:r w:rsidRPr="003A2818">
        <w:rPr>
          <w:rFonts w:cs="Times New Roman"/>
          <w:smallCaps/>
          <w:szCs w:val="24"/>
        </w:rPr>
        <w:t>Collard, M.L. and Maletic, J.I.</w:t>
      </w:r>
      <w:r w:rsidRPr="003A2818">
        <w:rPr>
          <w:rFonts w:cs="Times New Roman"/>
          <w:szCs w:val="24"/>
        </w:rPr>
        <w:t xml:space="preserve"> srcML. </w:t>
      </w:r>
      <w:r w:rsidRPr="003A2818">
        <w:rPr>
          <w:rFonts w:cs="Times New Roman"/>
          <w:i/>
          <w:iCs/>
          <w:szCs w:val="24"/>
        </w:rPr>
        <w:t>srcML</w:t>
      </w:r>
      <w:r w:rsidRPr="003A2818">
        <w:rPr>
          <w:rFonts w:cs="Times New Roman"/>
          <w:szCs w:val="24"/>
        </w:rPr>
        <w:t>.</w:t>
      </w:r>
    </w:p>
    <w:p w14:paraId="0A1B4159" w14:textId="77777777" w:rsidR="003A2818" w:rsidRPr="003A2818" w:rsidRDefault="003A2818" w:rsidP="00F357C5">
      <w:pPr>
        <w:pStyle w:val="Bibliography"/>
        <w:rPr>
          <w:rFonts w:cs="Times New Roman"/>
          <w:szCs w:val="24"/>
        </w:rPr>
      </w:pPr>
      <w:r w:rsidRPr="003A2818">
        <w:rPr>
          <w:rFonts w:cs="Times New Roman"/>
          <w:smallCaps/>
          <w:szCs w:val="24"/>
        </w:rPr>
        <w:t>Cortes-Coy, L.F., Linares-Vasquez, M., Aponte, J., and Poshyvanyk, D.</w:t>
      </w:r>
      <w:r w:rsidRPr="003A2818">
        <w:rPr>
          <w:rFonts w:cs="Times New Roman"/>
          <w:szCs w:val="24"/>
        </w:rPr>
        <w:t xml:space="preserve"> 2014. On Automatically Generating Commit Messages via Summarization of Source Code Changes. </w:t>
      </w:r>
      <w:r w:rsidRPr="003A2818">
        <w:rPr>
          <w:rFonts w:cs="Times New Roman"/>
          <w:i/>
          <w:iCs/>
          <w:szCs w:val="24"/>
        </w:rPr>
        <w:t>2014 IEEE 14th International Working Conference on Source Code Analysis and Manipulation</w:t>
      </w:r>
      <w:r w:rsidRPr="003A2818">
        <w:rPr>
          <w:rFonts w:cs="Times New Roman"/>
          <w:szCs w:val="24"/>
        </w:rPr>
        <w:t>, IEEE, 275–284.</w:t>
      </w:r>
    </w:p>
    <w:p w14:paraId="52A697F9" w14:textId="77777777" w:rsidR="003A2818" w:rsidRPr="003A2818" w:rsidRDefault="003A2818" w:rsidP="00F357C5">
      <w:pPr>
        <w:pStyle w:val="Bibliography"/>
        <w:rPr>
          <w:rFonts w:cs="Times New Roman"/>
          <w:szCs w:val="24"/>
        </w:rPr>
      </w:pPr>
      <w:r w:rsidRPr="003A2818">
        <w:rPr>
          <w:rFonts w:cs="Times New Roman"/>
          <w:smallCaps/>
          <w:szCs w:val="24"/>
        </w:rPr>
        <w:t>Détienne, F.</w:t>
      </w:r>
      <w:r w:rsidRPr="003A2818">
        <w:rPr>
          <w:rFonts w:cs="Times New Roman"/>
          <w:szCs w:val="24"/>
        </w:rPr>
        <w:t xml:space="preserve"> 1990. Expert Programming Knowledge: A Schema-based Approach. In: </w:t>
      </w:r>
      <w:r w:rsidRPr="003A2818">
        <w:rPr>
          <w:rFonts w:cs="Times New Roman"/>
          <w:i/>
          <w:iCs/>
          <w:szCs w:val="24"/>
        </w:rPr>
        <w:t>Psychology of Programming</w:t>
      </w:r>
      <w:r w:rsidRPr="003A2818">
        <w:rPr>
          <w:rFonts w:cs="Times New Roman"/>
          <w:szCs w:val="24"/>
        </w:rPr>
        <w:t>. Elsevier, 205–222.</w:t>
      </w:r>
    </w:p>
    <w:p w14:paraId="5C20FE7A" w14:textId="77777777" w:rsidR="003A2818" w:rsidRPr="003A2818" w:rsidRDefault="003A2818" w:rsidP="00F357C5">
      <w:pPr>
        <w:pStyle w:val="Bibliography"/>
        <w:rPr>
          <w:rFonts w:cs="Times New Roman"/>
          <w:szCs w:val="24"/>
        </w:rPr>
      </w:pPr>
      <w:r w:rsidRPr="003A2818">
        <w:rPr>
          <w:rFonts w:cs="Times New Roman"/>
          <w:smallCaps/>
          <w:szCs w:val="24"/>
        </w:rPr>
        <w:t>Dolfing, H.</w:t>
      </w:r>
      <w:r w:rsidRPr="003A2818">
        <w:rPr>
          <w:rFonts w:cs="Times New Roman"/>
          <w:szCs w:val="24"/>
        </w:rPr>
        <w:t xml:space="preserve"> 2019. Case Study 4: The $440 Million Software Error at Knight Capital. In: </w:t>
      </w:r>
      <w:r w:rsidRPr="003A2818">
        <w:rPr>
          <w:rFonts w:cs="Times New Roman"/>
          <w:i/>
          <w:iCs/>
          <w:szCs w:val="24"/>
        </w:rPr>
        <w:t>The Project Success Model</w:t>
      </w:r>
      <w:r w:rsidRPr="003A2818">
        <w:rPr>
          <w:rFonts w:cs="Times New Roman"/>
          <w:szCs w:val="24"/>
        </w:rPr>
        <w:t>. Amazon.com Services LLC.</w:t>
      </w:r>
    </w:p>
    <w:p w14:paraId="78CF720C" w14:textId="77777777" w:rsidR="003A2818" w:rsidRPr="003A2818" w:rsidRDefault="003A2818" w:rsidP="00F357C5">
      <w:pPr>
        <w:pStyle w:val="Bibliography"/>
        <w:rPr>
          <w:rFonts w:cs="Times New Roman"/>
          <w:szCs w:val="24"/>
        </w:rPr>
      </w:pPr>
      <w:r w:rsidRPr="003A2818">
        <w:rPr>
          <w:rFonts w:cs="Times New Roman"/>
          <w:smallCaps/>
          <w:szCs w:val="24"/>
        </w:rPr>
        <w:t>Flisar, J. and Podgorelec, V.</w:t>
      </w:r>
      <w:r w:rsidRPr="003A2818">
        <w:rPr>
          <w:rFonts w:cs="Times New Roman"/>
          <w:szCs w:val="24"/>
        </w:rPr>
        <w:t xml:space="preserve"> 2019. Identification of Self-Admitted Technical Debt Using Enhanced Feature Selection Based on Word Embedding.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06475–106494.</w:t>
      </w:r>
    </w:p>
    <w:p w14:paraId="49572D7F" w14:textId="77777777" w:rsidR="003A2818" w:rsidRPr="003A2818" w:rsidRDefault="003A2818" w:rsidP="00F357C5">
      <w:pPr>
        <w:pStyle w:val="Bibliography"/>
        <w:rPr>
          <w:rFonts w:cs="Times New Roman"/>
          <w:szCs w:val="24"/>
        </w:rPr>
      </w:pPr>
      <w:r w:rsidRPr="003A2818">
        <w:rPr>
          <w:rFonts w:cs="Times New Roman"/>
          <w:smallCaps/>
          <w:szCs w:val="24"/>
        </w:rPr>
        <w:t>Haiduc, S., Aponte, J., Moreno, L., and Marcus, A.</w:t>
      </w:r>
      <w:r w:rsidRPr="003A2818">
        <w:rPr>
          <w:rFonts w:cs="Times New Roman"/>
          <w:szCs w:val="24"/>
        </w:rPr>
        <w:t xml:space="preserve"> 2010. On the Use of Automated Text Summarization Techniques for Summarizing Source Code. </w:t>
      </w:r>
      <w:r w:rsidRPr="003A2818">
        <w:rPr>
          <w:rFonts w:cs="Times New Roman"/>
          <w:i/>
          <w:iCs/>
          <w:szCs w:val="24"/>
        </w:rPr>
        <w:t>2010 17th Working Conference on Reverse Engineering</w:t>
      </w:r>
      <w:r w:rsidRPr="003A2818">
        <w:rPr>
          <w:rFonts w:cs="Times New Roman"/>
          <w:szCs w:val="24"/>
        </w:rPr>
        <w:t>, IEEE, 35–44.</w:t>
      </w:r>
    </w:p>
    <w:p w14:paraId="307933C9" w14:textId="77777777" w:rsidR="003A2818" w:rsidRPr="003A2818" w:rsidRDefault="003A2818" w:rsidP="00F357C5">
      <w:pPr>
        <w:pStyle w:val="Bibliography"/>
        <w:rPr>
          <w:rFonts w:cs="Times New Roman"/>
          <w:szCs w:val="24"/>
        </w:rPr>
      </w:pPr>
      <w:r w:rsidRPr="003A2818">
        <w:rPr>
          <w:rFonts w:cs="Times New Roman"/>
          <w:smallCaps/>
          <w:szCs w:val="24"/>
        </w:rPr>
        <w:t>Kohavi, R.</w:t>
      </w:r>
      <w:r w:rsidRPr="003A2818">
        <w:rPr>
          <w:rFonts w:cs="Times New Roman"/>
          <w:szCs w:val="24"/>
        </w:rPr>
        <w:t xml:space="preserve"> A Study of Cross-Validation and Bootstrap for Accuracy Estimation and Model Selection. </w:t>
      </w:r>
      <w:r w:rsidRPr="003A2818">
        <w:rPr>
          <w:rFonts w:cs="Times New Roman"/>
          <w:i/>
          <w:iCs/>
          <w:szCs w:val="24"/>
        </w:rPr>
        <w:t>IJACAI ’95</w:t>
      </w:r>
      <w:r w:rsidRPr="003A2818">
        <w:rPr>
          <w:rFonts w:cs="Times New Roman"/>
          <w:szCs w:val="24"/>
        </w:rPr>
        <w:t>, 7.</w:t>
      </w:r>
    </w:p>
    <w:p w14:paraId="34C466E9" w14:textId="77777777" w:rsidR="003A2818" w:rsidRPr="003A2818" w:rsidRDefault="003A2818" w:rsidP="00F357C5">
      <w:pPr>
        <w:pStyle w:val="Bibliography"/>
        <w:rPr>
          <w:rFonts w:cs="Times New Roman"/>
          <w:szCs w:val="24"/>
        </w:rPr>
      </w:pPr>
      <w:r w:rsidRPr="003A2818">
        <w:rPr>
          <w:rFonts w:cs="Times New Roman"/>
          <w:smallCaps/>
          <w:szCs w:val="24"/>
        </w:rPr>
        <w:t>Linares-Vasquez, M., Cortes-Coy, L.F., Aponte, J., and Poshyvanyk, D.</w:t>
      </w:r>
      <w:r w:rsidRPr="003A2818">
        <w:rPr>
          <w:rFonts w:cs="Times New Roman"/>
          <w:szCs w:val="24"/>
        </w:rPr>
        <w:t xml:space="preserve"> 2015. ChangeScribe: A Tool for Automatically Generating Commit Messages. </w:t>
      </w:r>
      <w:r w:rsidRPr="003A2818">
        <w:rPr>
          <w:rFonts w:cs="Times New Roman"/>
          <w:i/>
          <w:iCs/>
          <w:szCs w:val="24"/>
        </w:rPr>
        <w:t>2015 IEEE/ACM 37th IEEE International Conference on Software Engineering</w:t>
      </w:r>
      <w:r w:rsidRPr="003A2818">
        <w:rPr>
          <w:rFonts w:cs="Times New Roman"/>
          <w:szCs w:val="24"/>
        </w:rPr>
        <w:t>, IEEE, 709–712.</w:t>
      </w:r>
    </w:p>
    <w:p w14:paraId="6DACB7A8" w14:textId="77777777" w:rsidR="003A2818" w:rsidRPr="003A2818" w:rsidRDefault="003A2818" w:rsidP="00F357C5">
      <w:pPr>
        <w:pStyle w:val="Bibliography"/>
        <w:rPr>
          <w:rFonts w:cs="Times New Roman"/>
          <w:szCs w:val="24"/>
        </w:rPr>
      </w:pPr>
      <w:r w:rsidRPr="003A2818">
        <w:rPr>
          <w:rFonts w:cs="Times New Roman"/>
          <w:smallCaps/>
          <w:szCs w:val="24"/>
        </w:rPr>
        <w:lastRenderedPageBreak/>
        <w:t>Liu, M., Lang, B., and Gu, Z.</w:t>
      </w:r>
      <w:r w:rsidRPr="003A2818">
        <w:rPr>
          <w:rFonts w:cs="Times New Roman"/>
          <w:szCs w:val="24"/>
        </w:rPr>
        <w:t xml:space="preserve"> Calculating Semantic Similarity between Academic Articles using Topic Event and Ontology. 21.</w:t>
      </w:r>
    </w:p>
    <w:p w14:paraId="160E9F05" w14:textId="77777777" w:rsidR="003A2818" w:rsidRPr="003A2818" w:rsidRDefault="003A2818" w:rsidP="00F357C5">
      <w:pPr>
        <w:pStyle w:val="Bibliography"/>
        <w:rPr>
          <w:rFonts w:cs="Times New Roman"/>
          <w:szCs w:val="24"/>
        </w:rPr>
      </w:pPr>
      <w:r w:rsidRPr="003A2818">
        <w:rPr>
          <w:rFonts w:cs="Times New Roman"/>
          <w:smallCaps/>
          <w:szCs w:val="24"/>
        </w:rPr>
        <w:t>Maletic, J.I. and Kagdi, H.</w:t>
      </w:r>
      <w:r w:rsidRPr="003A2818">
        <w:rPr>
          <w:rFonts w:cs="Times New Roman"/>
          <w:szCs w:val="24"/>
        </w:rPr>
        <w:t xml:space="preserve"> 2008. Expressiveness and effectiveness of program comprehension: Thoughts on future research directions. </w:t>
      </w:r>
      <w:r w:rsidRPr="003A2818">
        <w:rPr>
          <w:rFonts w:cs="Times New Roman"/>
          <w:i/>
          <w:iCs/>
          <w:szCs w:val="24"/>
        </w:rPr>
        <w:t>2008 Frontiers of Software Maintenance</w:t>
      </w:r>
      <w:r w:rsidRPr="003A2818">
        <w:rPr>
          <w:rFonts w:cs="Times New Roman"/>
          <w:szCs w:val="24"/>
        </w:rPr>
        <w:t>, IEEE, 31–37.</w:t>
      </w:r>
    </w:p>
    <w:p w14:paraId="49F74760" w14:textId="77777777" w:rsidR="003A2818" w:rsidRPr="003A2818" w:rsidRDefault="003A2818" w:rsidP="00F357C5">
      <w:pPr>
        <w:pStyle w:val="Bibliography"/>
        <w:rPr>
          <w:rFonts w:cs="Times New Roman"/>
          <w:szCs w:val="24"/>
        </w:rPr>
      </w:pPr>
      <w:r w:rsidRPr="003A2818">
        <w:rPr>
          <w:rFonts w:cs="Times New Roman"/>
          <w:smallCaps/>
          <w:szCs w:val="24"/>
        </w:rPr>
        <w:t>Nakic-Alfirevic, T. and Durek, M.</w:t>
      </w:r>
      <w:r w:rsidRPr="003A2818">
        <w:rPr>
          <w:rFonts w:cs="Times New Roman"/>
          <w:szCs w:val="24"/>
        </w:rPr>
        <w:t xml:space="preserve"> 2004. The Dvorak keyboard layout and possibilities of its regional adaptation. 6.</w:t>
      </w:r>
    </w:p>
    <w:p w14:paraId="2E7A0F6F" w14:textId="77777777" w:rsidR="003A2818" w:rsidRPr="003A2818" w:rsidRDefault="003A2818" w:rsidP="00F357C5">
      <w:pPr>
        <w:pStyle w:val="Bibliography"/>
        <w:rPr>
          <w:rFonts w:cs="Times New Roman"/>
          <w:szCs w:val="24"/>
        </w:rPr>
      </w:pPr>
      <w:r w:rsidRPr="003A2818">
        <w:rPr>
          <w:rFonts w:cs="Times New Roman"/>
          <w:smallCaps/>
          <w:szCs w:val="24"/>
        </w:rPr>
        <w:t>Norvig, P.</w:t>
      </w:r>
      <w:r w:rsidRPr="003A2818">
        <w:rPr>
          <w:rFonts w:cs="Times New Roman"/>
          <w:szCs w:val="24"/>
        </w:rPr>
        <w:t xml:space="preserve"> English Letter Frequency Counts: Mayzner Revisited or ETAOIN SRHLDCU. https://norvig.com/mayzner.html.</w:t>
      </w:r>
    </w:p>
    <w:p w14:paraId="1BAEDBD6" w14:textId="77777777" w:rsidR="003A2818" w:rsidRPr="003A2818" w:rsidRDefault="003A2818" w:rsidP="00F357C5">
      <w:pPr>
        <w:pStyle w:val="Bibliography"/>
        <w:rPr>
          <w:rFonts w:cs="Times New Roman"/>
          <w:szCs w:val="24"/>
        </w:rPr>
      </w:pPr>
      <w:r w:rsidRPr="003A2818">
        <w:rPr>
          <w:rFonts w:cs="Times New Roman"/>
          <w:smallCaps/>
          <w:szCs w:val="24"/>
        </w:rPr>
        <w:t>Ren, Y. and Ji, D.</w:t>
      </w:r>
      <w:r w:rsidRPr="003A2818">
        <w:rPr>
          <w:rFonts w:cs="Times New Roman"/>
          <w:szCs w:val="24"/>
        </w:rPr>
        <w:t xml:space="preserve"> 2019. Learning to Detect Deceptive Opinion Spam: A Survey.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42934–42945.</w:t>
      </w:r>
    </w:p>
    <w:p w14:paraId="1E34514C" w14:textId="77777777" w:rsidR="003A2818" w:rsidRPr="003A2818" w:rsidRDefault="003A2818" w:rsidP="00F357C5">
      <w:pPr>
        <w:pStyle w:val="Bibliography"/>
        <w:rPr>
          <w:rFonts w:cs="Times New Roman"/>
          <w:szCs w:val="24"/>
        </w:rPr>
      </w:pPr>
      <w:r w:rsidRPr="003A2818">
        <w:rPr>
          <w:rFonts w:cs="Times New Roman"/>
          <w:smallCaps/>
          <w:szCs w:val="24"/>
        </w:rPr>
        <w:t>scikit-learn developers</w:t>
      </w:r>
      <w:r w:rsidRPr="003A2818">
        <w:rPr>
          <w:rFonts w:cs="Times New Roman"/>
          <w:szCs w:val="24"/>
        </w:rPr>
        <w:t xml:space="preserve">. 1.10. Decision Trees. </w:t>
      </w:r>
      <w:r w:rsidRPr="003A2818">
        <w:rPr>
          <w:rFonts w:cs="Times New Roman"/>
          <w:i/>
          <w:iCs/>
          <w:szCs w:val="24"/>
        </w:rPr>
        <w:t>scikit-learn</w:t>
      </w:r>
      <w:r w:rsidRPr="003A2818">
        <w:rPr>
          <w:rFonts w:cs="Times New Roman"/>
          <w:szCs w:val="24"/>
        </w:rPr>
        <w:t>. https://scikit-learn.org/stable/modules/tree.html.</w:t>
      </w:r>
    </w:p>
    <w:p w14:paraId="581F9F0F" w14:textId="77777777" w:rsidR="003A2818" w:rsidRPr="003A2818" w:rsidRDefault="003A2818" w:rsidP="00F357C5">
      <w:pPr>
        <w:pStyle w:val="Bibliography"/>
        <w:rPr>
          <w:rFonts w:cs="Times New Roman"/>
          <w:szCs w:val="24"/>
        </w:rPr>
      </w:pPr>
      <w:r w:rsidRPr="003A2818">
        <w:rPr>
          <w:rFonts w:cs="Times New Roman"/>
          <w:smallCaps/>
          <w:szCs w:val="24"/>
        </w:rPr>
        <w:t>SKLearn</w:t>
      </w:r>
      <w:r w:rsidRPr="003A2818">
        <w:rPr>
          <w:rFonts w:cs="Times New Roman"/>
          <w:szCs w:val="24"/>
        </w:rPr>
        <w:t>. 2019. 1.10 Decision Tree 1.10.1 Classification. https://scikit-learn.org/stable/modules/tree.html.</w:t>
      </w:r>
    </w:p>
    <w:p w14:paraId="5025E31B" w14:textId="77777777" w:rsidR="003A2818" w:rsidRPr="003A2818" w:rsidRDefault="003A2818" w:rsidP="00F357C5">
      <w:pPr>
        <w:pStyle w:val="Bibliography"/>
        <w:rPr>
          <w:rFonts w:cs="Times New Roman"/>
          <w:szCs w:val="24"/>
        </w:rPr>
      </w:pPr>
      <w:r w:rsidRPr="003A2818">
        <w:rPr>
          <w:rFonts w:cs="Times New Roman"/>
          <w:smallCaps/>
          <w:szCs w:val="24"/>
        </w:rPr>
        <w:t>Song, X., Sun, H., Wang, X., and Yan, J.</w:t>
      </w:r>
      <w:r w:rsidRPr="003A2818">
        <w:rPr>
          <w:rFonts w:cs="Times New Roman"/>
          <w:szCs w:val="24"/>
        </w:rPr>
        <w:t xml:space="preserve"> 2019. A Survey of Automatic Generation of Source Code Comments: Algorithms and Techniques.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11411–111428.</w:t>
      </w:r>
    </w:p>
    <w:p w14:paraId="588668C9" w14:textId="77777777" w:rsidR="003A2818" w:rsidRPr="003A2818" w:rsidRDefault="003A2818" w:rsidP="00F357C5">
      <w:pPr>
        <w:pStyle w:val="Bibliography"/>
        <w:rPr>
          <w:rFonts w:cs="Times New Roman"/>
          <w:szCs w:val="24"/>
        </w:rPr>
      </w:pPr>
      <w:r w:rsidRPr="003A2818">
        <w:rPr>
          <w:rFonts w:cs="Times New Roman"/>
          <w:smallCaps/>
          <w:szCs w:val="24"/>
        </w:rPr>
        <w:t>Storey, M.-A.</w:t>
      </w:r>
      <w:r w:rsidRPr="003A2818">
        <w:rPr>
          <w:rFonts w:cs="Times New Roman"/>
          <w:szCs w:val="24"/>
        </w:rPr>
        <w:t xml:space="preserve"> 2005. Theories, methods and tools in program comprehension: past, present and future. </w:t>
      </w:r>
      <w:r w:rsidRPr="003A2818">
        <w:rPr>
          <w:rFonts w:cs="Times New Roman"/>
          <w:i/>
          <w:iCs/>
          <w:szCs w:val="24"/>
        </w:rPr>
        <w:t>13th International Workshop on Program Comprehension (IWPC’05)</w:t>
      </w:r>
      <w:r w:rsidRPr="003A2818">
        <w:rPr>
          <w:rFonts w:cs="Times New Roman"/>
          <w:szCs w:val="24"/>
        </w:rPr>
        <w:t>, IEEE, 181–191.</w:t>
      </w:r>
    </w:p>
    <w:p w14:paraId="376EC907" w14:textId="77777777" w:rsidR="003A2818" w:rsidRPr="003A2818" w:rsidRDefault="003A2818" w:rsidP="00F357C5">
      <w:pPr>
        <w:pStyle w:val="Bibliography"/>
        <w:rPr>
          <w:rFonts w:cs="Times New Roman"/>
          <w:szCs w:val="24"/>
        </w:rPr>
      </w:pPr>
      <w:r w:rsidRPr="003A2818">
        <w:rPr>
          <w:rFonts w:cs="Times New Roman"/>
          <w:smallCaps/>
          <w:szCs w:val="24"/>
        </w:rPr>
        <w:t>Von Mayrhauser, A. and Vans, A.M.</w:t>
      </w:r>
      <w:r w:rsidRPr="003A2818">
        <w:rPr>
          <w:rFonts w:cs="Times New Roman"/>
          <w:szCs w:val="24"/>
        </w:rPr>
        <w:t xml:space="preserve"> 1995. Program comprehension during software maintenance and evolution. </w:t>
      </w:r>
      <w:r w:rsidRPr="003A2818">
        <w:rPr>
          <w:rFonts w:cs="Times New Roman"/>
          <w:i/>
          <w:iCs/>
          <w:szCs w:val="24"/>
        </w:rPr>
        <w:t>28</w:t>
      </w:r>
      <w:r w:rsidRPr="003A2818">
        <w:rPr>
          <w:rFonts w:cs="Times New Roman"/>
          <w:szCs w:val="24"/>
        </w:rPr>
        <w:t>, 8, 44–55.</w:t>
      </w:r>
    </w:p>
    <w:p w14:paraId="3022DB80" w14:textId="77777777" w:rsidR="003A2818" w:rsidRPr="00F357C5" w:rsidRDefault="003A2818" w:rsidP="00F357C5">
      <w:pPr>
        <w:pStyle w:val="Bibliography"/>
        <w:rPr>
          <w:rFonts w:cs="Times New Roman"/>
          <w:szCs w:val="24"/>
        </w:rPr>
      </w:pPr>
      <w:r w:rsidRPr="003A2818">
        <w:rPr>
          <w:rFonts w:cs="Times New Roman"/>
          <w:smallCaps/>
          <w:szCs w:val="24"/>
        </w:rPr>
        <w:t>Zaidman, A., Hamou-Lhadj, A., Greevy, O., and Rothlisberger, D.</w:t>
      </w:r>
      <w:r w:rsidRPr="003A2818">
        <w:rPr>
          <w:rFonts w:cs="Times New Roman"/>
          <w:szCs w:val="24"/>
        </w:rPr>
        <w:t xml:space="preserve"> 2008. Workshop on Program Comprehension through Dyna</w:t>
      </w:r>
      <w:r w:rsidRPr="00F357C5">
        <w:rPr>
          <w:rFonts w:cs="Times New Roman"/>
          <w:szCs w:val="24"/>
        </w:rPr>
        <w:t>mic Analysis (PCODA’08). 2.</w:t>
      </w:r>
    </w:p>
    <w:p w14:paraId="444B7BB1" w14:textId="77777777" w:rsidR="003A2818" w:rsidRPr="003A2818" w:rsidRDefault="003A2818" w:rsidP="00F357C5">
      <w:pPr>
        <w:pStyle w:val="Bibliography"/>
        <w:rPr>
          <w:rFonts w:cs="Times New Roman"/>
          <w:szCs w:val="24"/>
        </w:rPr>
      </w:pPr>
      <w:r w:rsidRPr="000F384A">
        <w:rPr>
          <w:rFonts w:cs="Times New Roman"/>
          <w:smallCaps/>
          <w:szCs w:val="24"/>
        </w:rPr>
        <w:t>Zhou, S., Xu, X., Liu, Y., Chang, R., and Xiao, Y.</w:t>
      </w:r>
      <w:r w:rsidRPr="000F384A">
        <w:rPr>
          <w:rFonts w:cs="Times New Roman"/>
          <w:szCs w:val="24"/>
        </w:rPr>
        <w:t xml:space="preserve"> 2019. Text Similarity Measurement of Semantic Cognition Based on Word Vector Distance Decentralization With Clustering </w:t>
      </w:r>
      <w:r w:rsidRPr="00962623">
        <w:rPr>
          <w:rFonts w:cs="Times New Roman"/>
          <w:szCs w:val="24"/>
        </w:rPr>
        <w:t xml:space="preserve">Analysis. </w:t>
      </w:r>
      <w:r w:rsidRPr="00245E88">
        <w:rPr>
          <w:rFonts w:cs="Times New Roman"/>
          <w:i/>
          <w:iCs/>
          <w:szCs w:val="24"/>
        </w:rPr>
        <w:t>IEEE Access</w:t>
      </w:r>
      <w:r w:rsidRPr="00245E88">
        <w:rPr>
          <w:rFonts w:cs="Times New Roman"/>
          <w:szCs w:val="24"/>
        </w:rPr>
        <w:t xml:space="preserve"> </w:t>
      </w:r>
      <w:r w:rsidRPr="00245E88">
        <w:rPr>
          <w:rFonts w:cs="Times New Roman"/>
          <w:i/>
          <w:iCs/>
          <w:szCs w:val="24"/>
        </w:rPr>
        <w:t>7</w:t>
      </w:r>
      <w:r w:rsidRPr="003A2818">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30602A" w:rsidRDefault="0030602A">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3" w:author="Michael Decker" w:date="2020-03-17T19:05:00Z" w:initials="MD">
    <w:p w14:paraId="7CE2E6DA" w14:textId="6889C4AE" w:rsidR="00550B95" w:rsidRDefault="00550B95">
      <w:pPr>
        <w:pStyle w:val="CommentText"/>
      </w:pPr>
      <w:r>
        <w:rPr>
          <w:rStyle w:val="CommentReference"/>
        </w:rPr>
        <w:annotationRef/>
      </w:r>
      <w:r>
        <w:t>Not sure what this is saying</w:t>
      </w:r>
    </w:p>
  </w:comment>
  <w:comment w:id="10" w:author="Michael Decker" w:date="2020-03-17T19:07:00Z" w:initials="MD">
    <w:p w14:paraId="10AB2FCF" w14:textId="0E5733BA" w:rsidR="007956DB" w:rsidRDefault="007956DB" w:rsidP="007956DB">
      <w:pPr>
        <w:pStyle w:val="CommentText"/>
      </w:pPr>
      <w:r>
        <w:rPr>
          <w:rStyle w:val="CommentReference"/>
        </w:rPr>
        <w:annotationRef/>
      </w:r>
      <w:r>
        <w:t>The citation needs to be here</w:t>
      </w:r>
    </w:p>
  </w:comment>
  <w:comment w:id="16" w:author="Michael Decker" w:date="2020-03-17T19:08:00Z" w:initials="MD">
    <w:p w14:paraId="0F64BA1C" w14:textId="0E4B4EA2" w:rsidR="00B84E5D" w:rsidRDefault="00B84E5D">
      <w:pPr>
        <w:pStyle w:val="CommentText"/>
      </w:pPr>
      <w:r>
        <w:rPr>
          <w:rStyle w:val="CommentReference"/>
        </w:rPr>
        <w:annotationRef/>
      </w:r>
      <w:r>
        <w:t>Citation</w:t>
      </w:r>
    </w:p>
  </w:comment>
  <w:comment w:id="15" w:author="Michael Decker" w:date="2020-03-17T19:27:00Z" w:initials="MD">
    <w:p w14:paraId="4A6D966A" w14:textId="5D94B96A" w:rsidR="00CD6337" w:rsidRDefault="00CD6337">
      <w:pPr>
        <w:pStyle w:val="CommentText"/>
      </w:pPr>
      <w:r>
        <w:rPr>
          <w:rStyle w:val="CommentReference"/>
        </w:rPr>
        <w:annotationRef/>
      </w:r>
      <w:r>
        <w:t xml:space="preserve">This part needs </w:t>
      </w:r>
      <w:proofErr w:type="spellStart"/>
      <w:r>
        <w:t>integraded</w:t>
      </w:r>
      <w:proofErr w:type="spellEnd"/>
      <w:r>
        <w:t xml:space="preserve"> before you talk about comprehension.  Then after you talk about how people understand code.  Something about how no matter what approach they use comments provide support for comprehension.</w:t>
      </w:r>
    </w:p>
  </w:comment>
  <w:comment w:id="28" w:author="Michael Decker" w:date="2020-02-29T17:53:00Z" w:initials="MD">
    <w:p w14:paraId="7FFB6FDA" w14:textId="77777777" w:rsidR="0030602A" w:rsidRDefault="0030602A" w:rsidP="009D2E2B">
      <w:pPr>
        <w:pStyle w:val="CommentText"/>
      </w:pPr>
      <w:r>
        <w:rPr>
          <w:rStyle w:val="CommentReference"/>
        </w:rPr>
        <w:annotationRef/>
      </w:r>
      <w:proofErr w:type="spellStart"/>
      <w:r>
        <w:t>Cite</w:t>
      </w:r>
      <w:proofErr w:type="spellEnd"/>
      <w:r>
        <w:t xml:space="preserve"> cases.</w:t>
      </w:r>
    </w:p>
  </w:comment>
  <w:comment w:id="29" w:author="blake grills" w:date="2020-03-03T13:49:00Z" w:initials="bg">
    <w:p w14:paraId="6BFEF302" w14:textId="77777777" w:rsidR="0030602A" w:rsidRDefault="0030602A" w:rsidP="009D2E2B">
      <w:pPr>
        <w:pStyle w:val="CommentText"/>
      </w:pPr>
      <w:r>
        <w:rPr>
          <w:rStyle w:val="CommentReference"/>
        </w:rPr>
        <w:annotationRef/>
      </w:r>
      <w:proofErr w:type="spellStart"/>
      <w:r>
        <w:t>Im</w:t>
      </w:r>
      <w:proofErr w:type="spellEnd"/>
      <w:r>
        <w:t xml:space="preserve"> trying to find the cases but am having trouble, I did not want to lose any more time to google searching</w:t>
      </w:r>
    </w:p>
  </w:comment>
  <w:comment w:id="30" w:author="Michael Decker" w:date="2020-03-07T14:54:00Z" w:initials="MD">
    <w:p w14:paraId="2EBD7476" w14:textId="77777777" w:rsidR="0030602A" w:rsidRDefault="0030602A" w:rsidP="009D2E2B">
      <w:pPr>
        <w:pStyle w:val="CommentText"/>
      </w:pPr>
      <w:r>
        <w:rPr>
          <w:rStyle w:val="CommentReference"/>
        </w:rPr>
        <w:annotationRef/>
      </w:r>
      <w:r>
        <w:t>They can just be news articles</w:t>
      </w:r>
    </w:p>
  </w:comment>
  <w:comment w:id="57" w:author="Michael Decker" w:date="2020-03-17T19:28:00Z" w:initials="MD">
    <w:p w14:paraId="4FCAF532" w14:textId="6F62AC83" w:rsidR="00CA546E" w:rsidRDefault="00CA546E">
      <w:pPr>
        <w:pStyle w:val="CommentText"/>
      </w:pPr>
      <w:r>
        <w:rPr>
          <w:rStyle w:val="CommentReference"/>
        </w:rPr>
        <w:annotationRef/>
      </w:r>
      <w:r>
        <w:t>It might just be able to go here, but another major reason is to support source-code analysis, particularly those that text-analysis approaches.  Removing commented-out code will remove unnecessary and incorrect text and is thus likely to improve any technique that utilizes comments.</w:t>
      </w:r>
    </w:p>
  </w:comment>
  <w:comment w:id="59" w:author="Michael Decker" w:date="2020-03-17T19:33:00Z" w:initials="MD">
    <w:p w14:paraId="28EB8B25" w14:textId="019BEFA6" w:rsidR="0026263A" w:rsidRDefault="0026263A">
      <w:pPr>
        <w:pStyle w:val="CommentText"/>
      </w:pPr>
      <w:r>
        <w:rPr>
          <w:rStyle w:val="CommentReference"/>
        </w:rPr>
        <w:annotationRef/>
      </w:r>
      <w:r>
        <w:t xml:space="preserve">This should come before you talk about machine learning.  Also better referred to as a manually derived gold-set.  </w:t>
      </w:r>
      <w:proofErr w:type="gramStart"/>
      <w:r>
        <w:t>Than</w:t>
      </w:r>
      <w:proofErr w:type="gramEnd"/>
      <w:r>
        <w:t xml:space="preserve"> talk about how it is used for training, testing, and evaluation.</w:t>
      </w:r>
    </w:p>
  </w:comment>
  <w:comment w:id="89" w:author="Michael Decker" w:date="2020-03-17T19:40:00Z" w:initials="MD">
    <w:p w14:paraId="49CD7F00" w14:textId="4647365B" w:rsidR="00655829" w:rsidRDefault="00655829">
      <w:pPr>
        <w:pStyle w:val="CommentText"/>
      </w:pPr>
      <w:r>
        <w:rPr>
          <w:rStyle w:val="CommentReference"/>
        </w:rPr>
        <w:annotationRef/>
      </w:r>
      <w:r>
        <w:t>Focus this more on the problem of detecting commented out code.</w:t>
      </w:r>
    </w:p>
  </w:comment>
  <w:comment w:id="99" w:author="Michael Decker" w:date="2020-03-17T19:42:00Z" w:initials="MD">
    <w:p w14:paraId="15A1D32A" w14:textId="3295CEEC" w:rsidR="00655829" w:rsidRDefault="00655829">
      <w:pPr>
        <w:pStyle w:val="CommentText"/>
      </w:pPr>
      <w:r>
        <w:rPr>
          <w:rStyle w:val="CommentReference"/>
        </w:rPr>
        <w:annotationRef/>
      </w:r>
      <w:r>
        <w:t>Focus this more on how much exists.  Are there projects that exhibit more or less, and so forth.</w:t>
      </w:r>
    </w:p>
  </w:comment>
  <w:comment w:id="100" w:author="blake grills" w:date="2020-03-13T13:05:00Z" w:initials="bg">
    <w:p w14:paraId="12BDE8E2" w14:textId="78ED9253" w:rsidR="00D34443" w:rsidRDefault="00D34443">
      <w:pPr>
        <w:pStyle w:val="CommentText"/>
      </w:pPr>
      <w:r>
        <w:rPr>
          <w:rStyle w:val="CommentReference"/>
        </w:rPr>
        <w:annotationRef/>
      </w:r>
      <w:proofErr w:type="spellStart"/>
      <w:r>
        <w:t>Im</w:t>
      </w:r>
      <w:proofErr w:type="spellEnd"/>
      <w:r>
        <w:t xml:space="preserve"> </w:t>
      </w:r>
      <w:proofErr w:type="spellStart"/>
      <w:r>
        <w:t>gonna</w:t>
      </w:r>
      <w:proofErr w:type="spellEnd"/>
      <w:r>
        <w:t xml:space="preserve"> need your help with this, </w:t>
      </w:r>
      <w:proofErr w:type="spellStart"/>
      <w:r>
        <w:t>im</w:t>
      </w:r>
      <w:proofErr w:type="spellEnd"/>
      <w:r>
        <w:t xml:space="preserve"> not sure what to say</w:t>
      </w:r>
    </w:p>
  </w:comment>
  <w:comment w:id="126" w:author="Michael Decker" w:date="2020-03-07T15:38:00Z" w:initials="MD">
    <w:p w14:paraId="4D77BF7E" w14:textId="67401518" w:rsidR="0030602A" w:rsidRDefault="0030602A">
      <w:pPr>
        <w:pStyle w:val="CommentText"/>
      </w:pPr>
      <w:r>
        <w:rPr>
          <w:rStyle w:val="CommentReference"/>
        </w:rPr>
        <w:annotationRef/>
      </w:r>
      <w:r>
        <w:rPr>
          <w:rStyle w:val="CommentReference"/>
        </w:rPr>
        <w:t xml:space="preserve">Need more studies on comments.  Why comments important, </w:t>
      </w:r>
      <w:proofErr w:type="spellStart"/>
      <w:r>
        <w:rPr>
          <w:rStyle w:val="CommentReference"/>
        </w:rPr>
        <w:t>affect</w:t>
      </w:r>
      <w:proofErr w:type="spellEnd"/>
      <w:r>
        <w:rPr>
          <w:rStyle w:val="CommentReference"/>
        </w:rPr>
        <w:t xml:space="preserve"> of quality of comment, is self-documented code enough, etc.</w:t>
      </w:r>
    </w:p>
  </w:comment>
  <w:comment w:id="132" w:author="blake grills" w:date="2020-03-16T22:59:00Z" w:initials="bg">
    <w:p w14:paraId="64C665F5" w14:textId="06F1D6BF" w:rsidR="006E68B8" w:rsidRDefault="006E68B8">
      <w:pPr>
        <w:pStyle w:val="CommentText"/>
      </w:pPr>
      <w:r>
        <w:rPr>
          <w:rStyle w:val="CommentReference"/>
        </w:rPr>
        <w:annotationRef/>
      </w:r>
      <w:r>
        <w:t>If we could go over exactly what you want in this chapter, I cleaned out the relations to comments and am not sure what else to add and take away</w:t>
      </w:r>
    </w:p>
  </w:comment>
  <w:comment w:id="144" w:author="Michael Decker" w:date="2020-03-01T16:30:00Z" w:initials="MD">
    <w:p w14:paraId="7D4C1AD6" w14:textId="561FAB04" w:rsidR="0030602A" w:rsidRDefault="0030602A">
      <w:pPr>
        <w:pStyle w:val="CommentText"/>
      </w:pPr>
      <w:r>
        <w:rPr>
          <w:rStyle w:val="CommentReference"/>
        </w:rPr>
        <w:annotationRef/>
      </w:r>
      <w:r>
        <w:t xml:space="preserve">See now I want average length of a line of comments in the studied </w:t>
      </w:r>
      <w:proofErr w:type="spellStart"/>
      <w:r>
        <w:t>corpi</w:t>
      </w:r>
      <w:proofErr w:type="spellEnd"/>
    </w:p>
  </w:comment>
  <w:comment w:id="145" w:author="blake grills" w:date="2020-03-05T12:27:00Z" w:initials="bg">
    <w:p w14:paraId="4E8A1FE2" w14:textId="363BF857" w:rsidR="0030602A" w:rsidRDefault="0030602A">
      <w:pPr>
        <w:pStyle w:val="CommentText"/>
      </w:pPr>
      <w:r>
        <w:rPr>
          <w:rStyle w:val="CommentReference"/>
        </w:rPr>
        <w:annotationRef/>
      </w:r>
      <w:r>
        <w:t>I will pull this from the final test</w:t>
      </w:r>
    </w:p>
  </w:comment>
  <w:comment w:id="154" w:author="Michael Decker" w:date="2020-03-01T16:56:00Z" w:initials="MD">
    <w:p w14:paraId="38FB50CB" w14:textId="569488D3" w:rsidR="0030602A" w:rsidRDefault="0030602A">
      <w:pPr>
        <w:pStyle w:val="CommentText"/>
      </w:pPr>
      <w:r>
        <w:rPr>
          <w:rStyle w:val="CommentReference"/>
        </w:rPr>
        <w:annotationRef/>
      </w:r>
      <w:r>
        <w:t>Do it with and without blank lines</w:t>
      </w:r>
    </w:p>
  </w:comment>
  <w:comment w:id="155" w:author="blake grills" w:date="2020-03-05T18:12:00Z" w:initials="bg">
    <w:p w14:paraId="5E7E8E5C" w14:textId="6B0D799F" w:rsidR="0030602A" w:rsidRDefault="0030602A">
      <w:pPr>
        <w:pStyle w:val="CommentText"/>
      </w:pPr>
      <w:r>
        <w:rPr>
          <w:rStyle w:val="CommentReference"/>
        </w:rPr>
        <w:annotationRef/>
      </w:r>
      <w:r>
        <w:t xml:space="preserve">Perhaps I need to write this differently? I mean that decision trees do extremely </w:t>
      </w:r>
      <w:proofErr w:type="gramStart"/>
      <w:r>
        <w:t>well  with</w:t>
      </w:r>
      <w:proofErr w:type="gramEnd"/>
      <w:r>
        <w:t xml:space="preserve"> a sparse matrix.</w:t>
      </w:r>
    </w:p>
  </w:comment>
  <w:comment w:id="162" w:author="Michael Decker" w:date="2020-03-01T17:20:00Z" w:initials="MD">
    <w:p w14:paraId="38D6C617" w14:textId="19051DA1" w:rsidR="0030602A" w:rsidRDefault="0030602A">
      <w:pPr>
        <w:pStyle w:val="CommentText"/>
      </w:pPr>
      <w:r>
        <w:rPr>
          <w:rStyle w:val="CommentReference"/>
        </w:rPr>
        <w:annotationRef/>
      </w:r>
      <w:r>
        <w:t xml:space="preserve">How were they mitigated for this </w:t>
      </w:r>
      <w:proofErr w:type="gramStart"/>
      <w:r>
        <w:t>research.</w:t>
      </w:r>
      <w:proofErr w:type="gramEnd"/>
    </w:p>
  </w:comment>
  <w:comment w:id="164" w:author="Michael Decker" w:date="2020-03-01T18:05:00Z" w:initials="MD">
    <w:p w14:paraId="7187500A" w14:textId="2B2517D4" w:rsidR="0030602A" w:rsidRDefault="0030602A">
      <w:pPr>
        <w:pStyle w:val="CommentText"/>
      </w:pPr>
      <w:r>
        <w:rPr>
          <w:rStyle w:val="CommentReference"/>
        </w:rPr>
        <w:annotationRef/>
      </w:r>
      <w:r>
        <w:t>How you mitigated them not how you will.  We need to talk abou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7CE2E6DA" w15:done="0"/>
  <w15:commentEx w15:paraId="10AB2FCF" w15:done="0"/>
  <w15:commentEx w15:paraId="0F64BA1C" w15:done="0"/>
  <w15:commentEx w15:paraId="4A6D966A" w15:done="0"/>
  <w15:commentEx w15:paraId="7FFB6FDA" w15:done="0"/>
  <w15:commentEx w15:paraId="6BFEF302" w15:paraIdParent="7FFB6FDA" w15:done="0"/>
  <w15:commentEx w15:paraId="2EBD7476" w15:paraIdParent="7FFB6FDA" w15:done="0"/>
  <w15:commentEx w15:paraId="4FCAF532" w15:done="0"/>
  <w15:commentEx w15:paraId="28EB8B25" w15:done="0"/>
  <w15:commentEx w15:paraId="49CD7F00" w15:done="0"/>
  <w15:commentEx w15:paraId="15A1D32A" w15:done="0"/>
  <w15:commentEx w15:paraId="12BDE8E2" w15:done="0"/>
  <w15:commentEx w15:paraId="4D77BF7E" w15:done="0"/>
  <w15:commentEx w15:paraId="64C665F5" w15:done="0"/>
  <w15:commentEx w15:paraId="7D4C1AD6" w15:done="0"/>
  <w15:commentEx w15:paraId="4E8A1FE2" w15:paraIdParent="7D4C1AD6" w15:done="0"/>
  <w15:commentEx w15:paraId="38FB50CB" w15:done="0"/>
  <w15:commentEx w15:paraId="5E7E8E5C" w15:paraIdParent="38FB50CB" w15:done="0"/>
  <w15:commentEx w15:paraId="38D6C617" w15:done="0"/>
  <w15:commentEx w15:paraId="718750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7CE2E6DA" w16cid:durableId="221B9DEF"/>
  <w16cid:commentId w16cid:paraId="10AB2FCF" w16cid:durableId="221B9E61"/>
  <w16cid:commentId w16cid:paraId="0F64BA1C" w16cid:durableId="221B9EC9"/>
  <w16cid:commentId w16cid:paraId="4A6D966A" w16cid:durableId="221BA304"/>
  <w16cid:commentId w16cid:paraId="7FFB6FDA" w16cid:durableId="221217EF"/>
  <w16cid:commentId w16cid:paraId="6BFEF302" w16cid:durableId="221217EE"/>
  <w16cid:commentId w16cid:paraId="2EBD7476" w16cid:durableId="221217ED"/>
  <w16cid:commentId w16cid:paraId="4FCAF532" w16cid:durableId="221BA356"/>
  <w16cid:commentId w16cid:paraId="28EB8B25" w16cid:durableId="221BA46F"/>
  <w16cid:commentId w16cid:paraId="49CD7F00" w16cid:durableId="221BA615"/>
  <w16cid:commentId w16cid:paraId="15A1D32A" w16cid:durableId="221BA68C"/>
  <w16cid:commentId w16cid:paraId="12BDE8E2" w16cid:durableId="22160397"/>
  <w16cid:commentId w16cid:paraId="4D77BF7E" w16cid:durableId="220E3E61"/>
  <w16cid:commentId w16cid:paraId="64C665F5" w16cid:durableId="221A834E"/>
  <w16cid:commentId w16cid:paraId="7D4C1AD6" w16cid:durableId="220661BC"/>
  <w16cid:commentId w16cid:paraId="4E8A1FE2" w16cid:durableId="220B6EA1"/>
  <w16cid:commentId w16cid:paraId="38FB50CB" w16cid:durableId="220667D4"/>
  <w16cid:commentId w16cid:paraId="5E7E8E5C" w16cid:durableId="220BBF9B"/>
  <w16cid:commentId w16cid:paraId="38D6C617" w16cid:durableId="22066D60"/>
  <w16cid:commentId w16cid:paraId="7187500A" w16cid:durableId="22067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6B78F" w14:textId="77777777" w:rsidR="00AF487D" w:rsidRDefault="00AF487D" w:rsidP="0082705B">
      <w:pPr>
        <w:spacing w:after="0" w:line="240" w:lineRule="auto"/>
      </w:pPr>
      <w:r>
        <w:separator/>
      </w:r>
    </w:p>
  </w:endnote>
  <w:endnote w:type="continuationSeparator" w:id="0">
    <w:p w14:paraId="6A722203" w14:textId="77777777" w:rsidR="00AF487D" w:rsidRDefault="00AF487D"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F852AD" w14:textId="77777777" w:rsidR="00AF487D" w:rsidRDefault="00AF487D" w:rsidP="0082705B">
      <w:pPr>
        <w:spacing w:after="0" w:line="240" w:lineRule="auto"/>
      </w:pPr>
      <w:r>
        <w:separator/>
      </w:r>
    </w:p>
  </w:footnote>
  <w:footnote w:type="continuationSeparator" w:id="0">
    <w:p w14:paraId="2E9C3C2E" w14:textId="77777777" w:rsidR="00AF487D" w:rsidRDefault="00AF487D"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 w:numId="12">
    <w:abstractNumId w:val="11"/>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7119"/>
    <w:rsid w:val="00016D86"/>
    <w:rsid w:val="00020FE0"/>
    <w:rsid w:val="00024DCA"/>
    <w:rsid w:val="00031259"/>
    <w:rsid w:val="00032148"/>
    <w:rsid w:val="000506FA"/>
    <w:rsid w:val="000530D1"/>
    <w:rsid w:val="000578C2"/>
    <w:rsid w:val="0007121B"/>
    <w:rsid w:val="00076202"/>
    <w:rsid w:val="00076546"/>
    <w:rsid w:val="000813E2"/>
    <w:rsid w:val="00090DD4"/>
    <w:rsid w:val="000950BD"/>
    <w:rsid w:val="00096C5C"/>
    <w:rsid w:val="00097F56"/>
    <w:rsid w:val="000A1C2B"/>
    <w:rsid w:val="000A690B"/>
    <w:rsid w:val="000D03BC"/>
    <w:rsid w:val="000D04F6"/>
    <w:rsid w:val="000D1A50"/>
    <w:rsid w:val="000E0153"/>
    <w:rsid w:val="000E112C"/>
    <w:rsid w:val="000F0CB9"/>
    <w:rsid w:val="000F1417"/>
    <w:rsid w:val="000F384A"/>
    <w:rsid w:val="000F4E19"/>
    <w:rsid w:val="000F69BC"/>
    <w:rsid w:val="000F7435"/>
    <w:rsid w:val="001067D7"/>
    <w:rsid w:val="001103A7"/>
    <w:rsid w:val="00113B6F"/>
    <w:rsid w:val="00114A1E"/>
    <w:rsid w:val="001219D9"/>
    <w:rsid w:val="00123C44"/>
    <w:rsid w:val="0013373A"/>
    <w:rsid w:val="001339E7"/>
    <w:rsid w:val="001436A6"/>
    <w:rsid w:val="00144AFF"/>
    <w:rsid w:val="00144CB3"/>
    <w:rsid w:val="001517FD"/>
    <w:rsid w:val="001533B9"/>
    <w:rsid w:val="0015680C"/>
    <w:rsid w:val="00166788"/>
    <w:rsid w:val="00166BCD"/>
    <w:rsid w:val="001677A4"/>
    <w:rsid w:val="00173CD8"/>
    <w:rsid w:val="00177283"/>
    <w:rsid w:val="001807FB"/>
    <w:rsid w:val="00184348"/>
    <w:rsid w:val="00190784"/>
    <w:rsid w:val="00191E0C"/>
    <w:rsid w:val="00193285"/>
    <w:rsid w:val="00193312"/>
    <w:rsid w:val="001947E6"/>
    <w:rsid w:val="001B061A"/>
    <w:rsid w:val="001B278E"/>
    <w:rsid w:val="001B3451"/>
    <w:rsid w:val="001B4B22"/>
    <w:rsid w:val="001B4D6A"/>
    <w:rsid w:val="001C031E"/>
    <w:rsid w:val="001C50AB"/>
    <w:rsid w:val="001C63ED"/>
    <w:rsid w:val="001C6BBC"/>
    <w:rsid w:val="001D57AF"/>
    <w:rsid w:val="001E236B"/>
    <w:rsid w:val="001E5BAF"/>
    <w:rsid w:val="001E6548"/>
    <w:rsid w:val="001F0C12"/>
    <w:rsid w:val="001F5052"/>
    <w:rsid w:val="0020560C"/>
    <w:rsid w:val="002065AF"/>
    <w:rsid w:val="00206ACF"/>
    <w:rsid w:val="00214051"/>
    <w:rsid w:val="00215AC9"/>
    <w:rsid w:val="00221129"/>
    <w:rsid w:val="00221D2E"/>
    <w:rsid w:val="00222679"/>
    <w:rsid w:val="002247F2"/>
    <w:rsid w:val="002248ED"/>
    <w:rsid w:val="00226841"/>
    <w:rsid w:val="00227A70"/>
    <w:rsid w:val="002325B3"/>
    <w:rsid w:val="00234A07"/>
    <w:rsid w:val="00240FFC"/>
    <w:rsid w:val="00243B80"/>
    <w:rsid w:val="00245E88"/>
    <w:rsid w:val="00250E76"/>
    <w:rsid w:val="00251D65"/>
    <w:rsid w:val="002543A1"/>
    <w:rsid w:val="00254445"/>
    <w:rsid w:val="002625B0"/>
    <w:rsid w:val="0026263A"/>
    <w:rsid w:val="00264781"/>
    <w:rsid w:val="00265276"/>
    <w:rsid w:val="0026529F"/>
    <w:rsid w:val="002673B4"/>
    <w:rsid w:val="002678EC"/>
    <w:rsid w:val="00271B02"/>
    <w:rsid w:val="00286BCC"/>
    <w:rsid w:val="00286CDE"/>
    <w:rsid w:val="00294721"/>
    <w:rsid w:val="002A7B1D"/>
    <w:rsid w:val="002B3A40"/>
    <w:rsid w:val="002C4D6A"/>
    <w:rsid w:val="002C6D7F"/>
    <w:rsid w:val="002D28C5"/>
    <w:rsid w:val="002D32C0"/>
    <w:rsid w:val="002E00E8"/>
    <w:rsid w:val="002E16FF"/>
    <w:rsid w:val="002E31BA"/>
    <w:rsid w:val="002F038B"/>
    <w:rsid w:val="002F27D2"/>
    <w:rsid w:val="002F6928"/>
    <w:rsid w:val="002F6FC9"/>
    <w:rsid w:val="002F742F"/>
    <w:rsid w:val="002F7B51"/>
    <w:rsid w:val="0030232B"/>
    <w:rsid w:val="00304E14"/>
    <w:rsid w:val="0030602A"/>
    <w:rsid w:val="00306481"/>
    <w:rsid w:val="00307C05"/>
    <w:rsid w:val="00313218"/>
    <w:rsid w:val="003177DC"/>
    <w:rsid w:val="0032226C"/>
    <w:rsid w:val="00337EE1"/>
    <w:rsid w:val="00343394"/>
    <w:rsid w:val="00343A27"/>
    <w:rsid w:val="00343D57"/>
    <w:rsid w:val="00346398"/>
    <w:rsid w:val="003464FC"/>
    <w:rsid w:val="00351DA7"/>
    <w:rsid w:val="00361F35"/>
    <w:rsid w:val="00363BC0"/>
    <w:rsid w:val="00371291"/>
    <w:rsid w:val="0038016B"/>
    <w:rsid w:val="00382ED6"/>
    <w:rsid w:val="003836B4"/>
    <w:rsid w:val="003863DB"/>
    <w:rsid w:val="003866D8"/>
    <w:rsid w:val="00386FA3"/>
    <w:rsid w:val="00390223"/>
    <w:rsid w:val="0039452F"/>
    <w:rsid w:val="0039657A"/>
    <w:rsid w:val="003A2818"/>
    <w:rsid w:val="003A7C9B"/>
    <w:rsid w:val="003B034D"/>
    <w:rsid w:val="003C1C3C"/>
    <w:rsid w:val="003C2D83"/>
    <w:rsid w:val="003C3A11"/>
    <w:rsid w:val="003C405C"/>
    <w:rsid w:val="003C62A0"/>
    <w:rsid w:val="003C79CA"/>
    <w:rsid w:val="003D5D20"/>
    <w:rsid w:val="003D6EF9"/>
    <w:rsid w:val="003E5494"/>
    <w:rsid w:val="003E7C84"/>
    <w:rsid w:val="003F7DE3"/>
    <w:rsid w:val="00402E1B"/>
    <w:rsid w:val="00402F8A"/>
    <w:rsid w:val="00404304"/>
    <w:rsid w:val="00406533"/>
    <w:rsid w:val="00411288"/>
    <w:rsid w:val="00415AA1"/>
    <w:rsid w:val="0042639E"/>
    <w:rsid w:val="00430235"/>
    <w:rsid w:val="00435D46"/>
    <w:rsid w:val="00450093"/>
    <w:rsid w:val="004512F4"/>
    <w:rsid w:val="00451BCC"/>
    <w:rsid w:val="0045649A"/>
    <w:rsid w:val="0046202D"/>
    <w:rsid w:val="004637B4"/>
    <w:rsid w:val="00475CBB"/>
    <w:rsid w:val="004807EF"/>
    <w:rsid w:val="004876A2"/>
    <w:rsid w:val="0049111D"/>
    <w:rsid w:val="00491D9A"/>
    <w:rsid w:val="00493052"/>
    <w:rsid w:val="00495D84"/>
    <w:rsid w:val="004975BA"/>
    <w:rsid w:val="004A2FD6"/>
    <w:rsid w:val="004B4C20"/>
    <w:rsid w:val="004C056F"/>
    <w:rsid w:val="004C15B3"/>
    <w:rsid w:val="004C304C"/>
    <w:rsid w:val="004C4088"/>
    <w:rsid w:val="004C5DAD"/>
    <w:rsid w:val="004C7340"/>
    <w:rsid w:val="004D361C"/>
    <w:rsid w:val="004D4DDF"/>
    <w:rsid w:val="004E36D2"/>
    <w:rsid w:val="004E5433"/>
    <w:rsid w:val="004F00CB"/>
    <w:rsid w:val="00502A7E"/>
    <w:rsid w:val="0050794F"/>
    <w:rsid w:val="00510D29"/>
    <w:rsid w:val="005145F5"/>
    <w:rsid w:val="00522607"/>
    <w:rsid w:val="00524C09"/>
    <w:rsid w:val="00524E58"/>
    <w:rsid w:val="0053085D"/>
    <w:rsid w:val="00531EC9"/>
    <w:rsid w:val="00532475"/>
    <w:rsid w:val="00532576"/>
    <w:rsid w:val="00533450"/>
    <w:rsid w:val="00533878"/>
    <w:rsid w:val="005345EA"/>
    <w:rsid w:val="00535F00"/>
    <w:rsid w:val="00536E76"/>
    <w:rsid w:val="00537D38"/>
    <w:rsid w:val="00542937"/>
    <w:rsid w:val="00544487"/>
    <w:rsid w:val="00550B95"/>
    <w:rsid w:val="00562465"/>
    <w:rsid w:val="005631D6"/>
    <w:rsid w:val="00563734"/>
    <w:rsid w:val="00574C89"/>
    <w:rsid w:val="005753A1"/>
    <w:rsid w:val="005772E2"/>
    <w:rsid w:val="00582B25"/>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233B"/>
    <w:rsid w:val="005C5F8A"/>
    <w:rsid w:val="005D0F39"/>
    <w:rsid w:val="005D18E8"/>
    <w:rsid w:val="005D4AF4"/>
    <w:rsid w:val="005D597A"/>
    <w:rsid w:val="005E08C5"/>
    <w:rsid w:val="005E1FC9"/>
    <w:rsid w:val="005F1CAB"/>
    <w:rsid w:val="005F1FF8"/>
    <w:rsid w:val="005F3E1B"/>
    <w:rsid w:val="005F665D"/>
    <w:rsid w:val="00602FDF"/>
    <w:rsid w:val="00606BE8"/>
    <w:rsid w:val="00611459"/>
    <w:rsid w:val="00611A11"/>
    <w:rsid w:val="006150F3"/>
    <w:rsid w:val="00615447"/>
    <w:rsid w:val="00615C6D"/>
    <w:rsid w:val="00617285"/>
    <w:rsid w:val="006227F5"/>
    <w:rsid w:val="00624F0D"/>
    <w:rsid w:val="006262CD"/>
    <w:rsid w:val="00626F73"/>
    <w:rsid w:val="00627BCB"/>
    <w:rsid w:val="00627C1B"/>
    <w:rsid w:val="006338C2"/>
    <w:rsid w:val="00636145"/>
    <w:rsid w:val="00636ECC"/>
    <w:rsid w:val="006375E0"/>
    <w:rsid w:val="00643655"/>
    <w:rsid w:val="00646B50"/>
    <w:rsid w:val="00652B60"/>
    <w:rsid w:val="00655829"/>
    <w:rsid w:val="006559D4"/>
    <w:rsid w:val="00662B41"/>
    <w:rsid w:val="00673C4E"/>
    <w:rsid w:val="00673EAC"/>
    <w:rsid w:val="00674293"/>
    <w:rsid w:val="00676BB6"/>
    <w:rsid w:val="00677769"/>
    <w:rsid w:val="00681A5E"/>
    <w:rsid w:val="00683397"/>
    <w:rsid w:val="00684528"/>
    <w:rsid w:val="00684786"/>
    <w:rsid w:val="006869EB"/>
    <w:rsid w:val="00687BCF"/>
    <w:rsid w:val="00687E83"/>
    <w:rsid w:val="00687F16"/>
    <w:rsid w:val="00693236"/>
    <w:rsid w:val="0069326F"/>
    <w:rsid w:val="00694D67"/>
    <w:rsid w:val="006A1B36"/>
    <w:rsid w:val="006A3824"/>
    <w:rsid w:val="006A551F"/>
    <w:rsid w:val="006A7C41"/>
    <w:rsid w:val="006B4409"/>
    <w:rsid w:val="006B4AF0"/>
    <w:rsid w:val="006B5788"/>
    <w:rsid w:val="006C0EED"/>
    <w:rsid w:val="006C517B"/>
    <w:rsid w:val="006C74A6"/>
    <w:rsid w:val="006D1180"/>
    <w:rsid w:val="006D7A56"/>
    <w:rsid w:val="006E68B8"/>
    <w:rsid w:val="006F1104"/>
    <w:rsid w:val="00700C7E"/>
    <w:rsid w:val="0070383A"/>
    <w:rsid w:val="00712394"/>
    <w:rsid w:val="007135BC"/>
    <w:rsid w:val="00715B6A"/>
    <w:rsid w:val="007346C6"/>
    <w:rsid w:val="007350D6"/>
    <w:rsid w:val="00735FFF"/>
    <w:rsid w:val="007360F3"/>
    <w:rsid w:val="00736332"/>
    <w:rsid w:val="007430EC"/>
    <w:rsid w:val="00745B4B"/>
    <w:rsid w:val="0074622D"/>
    <w:rsid w:val="007517B2"/>
    <w:rsid w:val="0075733E"/>
    <w:rsid w:val="00757DCA"/>
    <w:rsid w:val="00762789"/>
    <w:rsid w:val="00763F42"/>
    <w:rsid w:val="00767E96"/>
    <w:rsid w:val="0077226D"/>
    <w:rsid w:val="00772D7A"/>
    <w:rsid w:val="00780F15"/>
    <w:rsid w:val="00785D30"/>
    <w:rsid w:val="00790D9D"/>
    <w:rsid w:val="0079195E"/>
    <w:rsid w:val="007956DB"/>
    <w:rsid w:val="007A174F"/>
    <w:rsid w:val="007A36AA"/>
    <w:rsid w:val="007A43B4"/>
    <w:rsid w:val="007A682A"/>
    <w:rsid w:val="007B5C07"/>
    <w:rsid w:val="007C1309"/>
    <w:rsid w:val="007C45FB"/>
    <w:rsid w:val="007C75A9"/>
    <w:rsid w:val="007D0598"/>
    <w:rsid w:val="007D08BB"/>
    <w:rsid w:val="007D218F"/>
    <w:rsid w:val="007D3D7B"/>
    <w:rsid w:val="007D40F4"/>
    <w:rsid w:val="007D495D"/>
    <w:rsid w:val="007E0745"/>
    <w:rsid w:val="007E4742"/>
    <w:rsid w:val="007F23B7"/>
    <w:rsid w:val="00812278"/>
    <w:rsid w:val="00813B29"/>
    <w:rsid w:val="008217F8"/>
    <w:rsid w:val="00822006"/>
    <w:rsid w:val="00825B3E"/>
    <w:rsid w:val="00826DC0"/>
    <w:rsid w:val="0082705B"/>
    <w:rsid w:val="00827C8A"/>
    <w:rsid w:val="00833556"/>
    <w:rsid w:val="008429D0"/>
    <w:rsid w:val="00844665"/>
    <w:rsid w:val="00851FE2"/>
    <w:rsid w:val="008556DD"/>
    <w:rsid w:val="00864F54"/>
    <w:rsid w:val="008658F3"/>
    <w:rsid w:val="00866B26"/>
    <w:rsid w:val="00874F7B"/>
    <w:rsid w:val="00876C9F"/>
    <w:rsid w:val="008821D4"/>
    <w:rsid w:val="00887C71"/>
    <w:rsid w:val="00890CE1"/>
    <w:rsid w:val="00891261"/>
    <w:rsid w:val="00893476"/>
    <w:rsid w:val="008940CB"/>
    <w:rsid w:val="008968B1"/>
    <w:rsid w:val="008A004D"/>
    <w:rsid w:val="008A1EB3"/>
    <w:rsid w:val="008A2103"/>
    <w:rsid w:val="008B05AE"/>
    <w:rsid w:val="008B463D"/>
    <w:rsid w:val="008B50BA"/>
    <w:rsid w:val="008C02BC"/>
    <w:rsid w:val="008C0369"/>
    <w:rsid w:val="008C5183"/>
    <w:rsid w:val="008D29EE"/>
    <w:rsid w:val="008D3269"/>
    <w:rsid w:val="008E6A78"/>
    <w:rsid w:val="0090100F"/>
    <w:rsid w:val="00903314"/>
    <w:rsid w:val="00904650"/>
    <w:rsid w:val="00904867"/>
    <w:rsid w:val="00911164"/>
    <w:rsid w:val="009256C9"/>
    <w:rsid w:val="009273AD"/>
    <w:rsid w:val="009304B8"/>
    <w:rsid w:val="00932EDD"/>
    <w:rsid w:val="00941C81"/>
    <w:rsid w:val="0094441D"/>
    <w:rsid w:val="00954785"/>
    <w:rsid w:val="00954A25"/>
    <w:rsid w:val="00954E09"/>
    <w:rsid w:val="00962623"/>
    <w:rsid w:val="0096310A"/>
    <w:rsid w:val="009705BD"/>
    <w:rsid w:val="00972170"/>
    <w:rsid w:val="00976874"/>
    <w:rsid w:val="00977175"/>
    <w:rsid w:val="00977600"/>
    <w:rsid w:val="00977D9D"/>
    <w:rsid w:val="009842A5"/>
    <w:rsid w:val="0099462B"/>
    <w:rsid w:val="0099712A"/>
    <w:rsid w:val="009A117A"/>
    <w:rsid w:val="009A1C13"/>
    <w:rsid w:val="009B24C9"/>
    <w:rsid w:val="009B5DD5"/>
    <w:rsid w:val="009B62E8"/>
    <w:rsid w:val="009C3B3B"/>
    <w:rsid w:val="009C48F3"/>
    <w:rsid w:val="009C6AA8"/>
    <w:rsid w:val="009D0C18"/>
    <w:rsid w:val="009D2E2B"/>
    <w:rsid w:val="009D5AE3"/>
    <w:rsid w:val="009E5402"/>
    <w:rsid w:val="009E6192"/>
    <w:rsid w:val="009F03DF"/>
    <w:rsid w:val="009F4424"/>
    <w:rsid w:val="009F45A0"/>
    <w:rsid w:val="00A00DFF"/>
    <w:rsid w:val="00A03C5E"/>
    <w:rsid w:val="00A078CD"/>
    <w:rsid w:val="00A12DF7"/>
    <w:rsid w:val="00A20996"/>
    <w:rsid w:val="00A27C77"/>
    <w:rsid w:val="00A37640"/>
    <w:rsid w:val="00A37B2F"/>
    <w:rsid w:val="00A430DE"/>
    <w:rsid w:val="00A4496D"/>
    <w:rsid w:val="00A4583F"/>
    <w:rsid w:val="00A51D4A"/>
    <w:rsid w:val="00A52AA4"/>
    <w:rsid w:val="00A53EB3"/>
    <w:rsid w:val="00A54E7C"/>
    <w:rsid w:val="00A56A8C"/>
    <w:rsid w:val="00A60A0D"/>
    <w:rsid w:val="00A626D3"/>
    <w:rsid w:val="00A639CD"/>
    <w:rsid w:val="00A63BD6"/>
    <w:rsid w:val="00A832E3"/>
    <w:rsid w:val="00A837B8"/>
    <w:rsid w:val="00A8402E"/>
    <w:rsid w:val="00A91140"/>
    <w:rsid w:val="00A91925"/>
    <w:rsid w:val="00AA01E8"/>
    <w:rsid w:val="00AA3373"/>
    <w:rsid w:val="00AA5EC4"/>
    <w:rsid w:val="00AA6716"/>
    <w:rsid w:val="00AA68AF"/>
    <w:rsid w:val="00AB11E8"/>
    <w:rsid w:val="00AC15AC"/>
    <w:rsid w:val="00AC15E9"/>
    <w:rsid w:val="00AD169E"/>
    <w:rsid w:val="00AD242D"/>
    <w:rsid w:val="00AD2685"/>
    <w:rsid w:val="00AD2A0F"/>
    <w:rsid w:val="00AE132E"/>
    <w:rsid w:val="00AE2A70"/>
    <w:rsid w:val="00AE48D6"/>
    <w:rsid w:val="00AE5EC1"/>
    <w:rsid w:val="00AF1598"/>
    <w:rsid w:val="00AF487D"/>
    <w:rsid w:val="00AF5DF2"/>
    <w:rsid w:val="00AF6F1F"/>
    <w:rsid w:val="00B00593"/>
    <w:rsid w:val="00B00EC7"/>
    <w:rsid w:val="00B05891"/>
    <w:rsid w:val="00B11828"/>
    <w:rsid w:val="00B14E23"/>
    <w:rsid w:val="00B17388"/>
    <w:rsid w:val="00B216D8"/>
    <w:rsid w:val="00B2494D"/>
    <w:rsid w:val="00B26EEB"/>
    <w:rsid w:val="00B32590"/>
    <w:rsid w:val="00B34055"/>
    <w:rsid w:val="00B34558"/>
    <w:rsid w:val="00B4072A"/>
    <w:rsid w:val="00B45F99"/>
    <w:rsid w:val="00B46AA6"/>
    <w:rsid w:val="00B473B8"/>
    <w:rsid w:val="00B56455"/>
    <w:rsid w:val="00B56DE7"/>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7A7B"/>
    <w:rsid w:val="00BB3A39"/>
    <w:rsid w:val="00BB486E"/>
    <w:rsid w:val="00BC1CE3"/>
    <w:rsid w:val="00BD1F22"/>
    <w:rsid w:val="00BD37AD"/>
    <w:rsid w:val="00BE28F3"/>
    <w:rsid w:val="00BF3282"/>
    <w:rsid w:val="00BF63DB"/>
    <w:rsid w:val="00C01AA5"/>
    <w:rsid w:val="00C13AAC"/>
    <w:rsid w:val="00C16A9C"/>
    <w:rsid w:val="00C23CE7"/>
    <w:rsid w:val="00C256D8"/>
    <w:rsid w:val="00C319D6"/>
    <w:rsid w:val="00C33A0F"/>
    <w:rsid w:val="00C36A5E"/>
    <w:rsid w:val="00C43334"/>
    <w:rsid w:val="00C44E55"/>
    <w:rsid w:val="00C50DFA"/>
    <w:rsid w:val="00C51363"/>
    <w:rsid w:val="00C56F35"/>
    <w:rsid w:val="00C62611"/>
    <w:rsid w:val="00C73EA0"/>
    <w:rsid w:val="00C74185"/>
    <w:rsid w:val="00C74C89"/>
    <w:rsid w:val="00C77000"/>
    <w:rsid w:val="00C80E19"/>
    <w:rsid w:val="00C8686F"/>
    <w:rsid w:val="00C876DD"/>
    <w:rsid w:val="00C917C3"/>
    <w:rsid w:val="00C954ED"/>
    <w:rsid w:val="00CA3D57"/>
    <w:rsid w:val="00CA509A"/>
    <w:rsid w:val="00CA546E"/>
    <w:rsid w:val="00CB2248"/>
    <w:rsid w:val="00CB24AA"/>
    <w:rsid w:val="00CD3417"/>
    <w:rsid w:val="00CD6337"/>
    <w:rsid w:val="00CD6DEC"/>
    <w:rsid w:val="00CE7256"/>
    <w:rsid w:val="00CF0380"/>
    <w:rsid w:val="00CF3AB9"/>
    <w:rsid w:val="00CF5F6F"/>
    <w:rsid w:val="00D0230C"/>
    <w:rsid w:val="00D06A7E"/>
    <w:rsid w:val="00D10A58"/>
    <w:rsid w:val="00D110B0"/>
    <w:rsid w:val="00D13A94"/>
    <w:rsid w:val="00D142C1"/>
    <w:rsid w:val="00D15243"/>
    <w:rsid w:val="00D206B3"/>
    <w:rsid w:val="00D22E8A"/>
    <w:rsid w:val="00D315D5"/>
    <w:rsid w:val="00D34434"/>
    <w:rsid w:val="00D34443"/>
    <w:rsid w:val="00D3571B"/>
    <w:rsid w:val="00D37077"/>
    <w:rsid w:val="00D41E5F"/>
    <w:rsid w:val="00D45CDF"/>
    <w:rsid w:val="00D513E6"/>
    <w:rsid w:val="00D51FED"/>
    <w:rsid w:val="00D544A0"/>
    <w:rsid w:val="00D5459A"/>
    <w:rsid w:val="00D656D1"/>
    <w:rsid w:val="00D66416"/>
    <w:rsid w:val="00D7405C"/>
    <w:rsid w:val="00D7535E"/>
    <w:rsid w:val="00D75AD9"/>
    <w:rsid w:val="00D8059E"/>
    <w:rsid w:val="00D82116"/>
    <w:rsid w:val="00D86CFE"/>
    <w:rsid w:val="00D96CD6"/>
    <w:rsid w:val="00DA2F7C"/>
    <w:rsid w:val="00DA3F26"/>
    <w:rsid w:val="00DA6443"/>
    <w:rsid w:val="00DC2AF5"/>
    <w:rsid w:val="00DC4738"/>
    <w:rsid w:val="00DD61F7"/>
    <w:rsid w:val="00DD7445"/>
    <w:rsid w:val="00DF5401"/>
    <w:rsid w:val="00E1350B"/>
    <w:rsid w:val="00E202C2"/>
    <w:rsid w:val="00E301FB"/>
    <w:rsid w:val="00E303E4"/>
    <w:rsid w:val="00E3268D"/>
    <w:rsid w:val="00E36493"/>
    <w:rsid w:val="00E4322B"/>
    <w:rsid w:val="00E45334"/>
    <w:rsid w:val="00E46470"/>
    <w:rsid w:val="00E67273"/>
    <w:rsid w:val="00E678E0"/>
    <w:rsid w:val="00E72C9A"/>
    <w:rsid w:val="00E86C5A"/>
    <w:rsid w:val="00E90F86"/>
    <w:rsid w:val="00E93F3E"/>
    <w:rsid w:val="00E971D6"/>
    <w:rsid w:val="00E977DA"/>
    <w:rsid w:val="00EA1D8E"/>
    <w:rsid w:val="00EA3480"/>
    <w:rsid w:val="00EA79AD"/>
    <w:rsid w:val="00EC779C"/>
    <w:rsid w:val="00ED2425"/>
    <w:rsid w:val="00EE201C"/>
    <w:rsid w:val="00EE54CC"/>
    <w:rsid w:val="00EF13DC"/>
    <w:rsid w:val="00F00715"/>
    <w:rsid w:val="00F044C5"/>
    <w:rsid w:val="00F059AC"/>
    <w:rsid w:val="00F11FFC"/>
    <w:rsid w:val="00F15128"/>
    <w:rsid w:val="00F17AFA"/>
    <w:rsid w:val="00F210CA"/>
    <w:rsid w:val="00F302F0"/>
    <w:rsid w:val="00F30A10"/>
    <w:rsid w:val="00F357C5"/>
    <w:rsid w:val="00F3698E"/>
    <w:rsid w:val="00F37169"/>
    <w:rsid w:val="00F403AD"/>
    <w:rsid w:val="00F41DA6"/>
    <w:rsid w:val="00F43247"/>
    <w:rsid w:val="00F519A9"/>
    <w:rsid w:val="00F54855"/>
    <w:rsid w:val="00F572BF"/>
    <w:rsid w:val="00F6093E"/>
    <w:rsid w:val="00F6265D"/>
    <w:rsid w:val="00F633B9"/>
    <w:rsid w:val="00F76600"/>
    <w:rsid w:val="00F904A4"/>
    <w:rsid w:val="00F90C37"/>
    <w:rsid w:val="00F9107A"/>
    <w:rsid w:val="00F91EAC"/>
    <w:rsid w:val="00F92CF5"/>
    <w:rsid w:val="00FA2040"/>
    <w:rsid w:val="00FA390E"/>
    <w:rsid w:val="00FA7B2B"/>
    <w:rsid w:val="00FB0C01"/>
    <w:rsid w:val="00FB59E5"/>
    <w:rsid w:val="00FB641C"/>
    <w:rsid w:val="00FC1765"/>
    <w:rsid w:val="00FC690D"/>
    <w:rsid w:val="00FC75A8"/>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544487"/>
    <w:rPr>
      <w:rFonts w:ascii="Consolas" w:hAnsi="Consolas"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05F5448-64BE-5B4E-B2EA-5238254C3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05</TotalTime>
  <Pages>57</Pages>
  <Words>21976</Words>
  <Characters>125264</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30</cp:revision>
  <dcterms:created xsi:type="dcterms:W3CDTF">2020-02-04T18:25:00Z</dcterms:created>
  <dcterms:modified xsi:type="dcterms:W3CDTF">2020-03-17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PrRH2H1E"/&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